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61C26025" w14:textId="0EFE1CB9" w:rsidR="002E1A5F" w:rsidRDefault="00D314D4" w:rsidP="002E1A5F">
      <w:r w:rsidRPr="00B215BD">
        <w:rPr>
          <w:rStyle w:val="CommentReference"/>
          <w:sz w:val="32"/>
          <w:szCs w:val="32"/>
        </w:rPr>
        <w:annotationRef/>
      </w:r>
      <w:r w:rsidRPr="00B215BD">
        <w:rPr>
          <w:sz w:val="32"/>
          <w:szCs w:val="32"/>
        </w:rPr>
        <w:t>Cholera Epidemics in Vaccinated Populations: the Impact of Human Mobility and Imperfect Vaccines on Waning Herd Immunity</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BF852C7" w:rsidR="00B215BD" w:rsidRDefault="00B215BD" w:rsidP="00B215BD">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7578E801" w14:textId="31CC2AD8" w:rsidR="000E73B9" w:rsidRPr="00E45923" w:rsidRDefault="00B215BD" w:rsidP="00B215BD">
      <w:r>
        <w:rPr>
          <w:b/>
        </w:rPr>
        <w:t>Key Words:</w:t>
      </w:r>
      <w:r>
        <w:t xml:space="preserve"> Oral Cholera Vaccine, Herd Immunity, </w:t>
      </w:r>
      <w:proofErr w:type="gramStart"/>
      <w:r>
        <w:t>Human</w:t>
      </w:r>
      <w:proofErr w:type="gramEnd"/>
      <w:r>
        <w:t xml:space="preserve"> Mobility</w:t>
      </w:r>
      <w:r w:rsidR="000E73B9" w:rsidRPr="00B215BD">
        <w:rPr>
          <w:b/>
        </w:rPr>
        <w:br w:type="page"/>
      </w:r>
    </w:p>
    <w:p w14:paraId="71522749" w14:textId="47916009" w:rsidR="000A51A6" w:rsidRDefault="00417BC4">
      <w:commentRangeStart w:id="0"/>
      <w:r>
        <w:rPr>
          <w:b/>
        </w:rPr>
        <w:lastRenderedPageBreak/>
        <w:t>Abstract</w:t>
      </w:r>
      <w:commentRangeEnd w:id="0"/>
      <w:r w:rsidR="005F3AAD">
        <w:rPr>
          <w:rStyle w:val="CommentReference"/>
        </w:rPr>
        <w:commentReference w:id="0"/>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4B23D726" w:rsidR="00417BC4" w:rsidRDefault="00B215BD" w:rsidP="00A22B93">
      <w:ins w:id="1" w:author="Corey Peak" w:date="2017-01-23T09:02:00Z">
        <w:r>
          <w:t>V</w:t>
        </w:r>
      </w:ins>
      <w:ins w:id="2" w:author="Corey Peak" w:date="2017-01-23T08:57:00Z">
        <w:r>
          <w:t xml:space="preserve">accination is an increasingly popular </w:t>
        </w:r>
      </w:ins>
      <w:ins w:id="3" w:author="Corey Peak" w:date="2017-01-23T09:02:00Z">
        <w:r>
          <w:t>approach to controlling cholera. Previous studies suggest direct vaccine protection wanes over</w:t>
        </w:r>
      </w:ins>
      <w:ins w:id="4" w:author="Corey Peak" w:date="2017-01-23T09:04:00Z">
        <w:r>
          <w:t xml:space="preserve"> a 3-5 year period.</w:t>
        </w:r>
      </w:ins>
      <w:ins w:id="5" w:author="Corey Peak" w:date="2017-01-23T09:05:00Z">
        <w:r>
          <w:t xml:space="preserve"> </w:t>
        </w:r>
      </w:ins>
      <w:del w:id="6" w:author="Corey Peak" w:date="2017-01-23T08:57:00Z">
        <w:r w:rsidR="00EC6207" w:rsidDel="00B215BD">
          <w:delText>Vaccine-derived h</w:delText>
        </w:r>
        <w:r w:rsidR="00A22B93" w:rsidDel="00B215BD">
          <w:delText>erd immunity wane</w:delText>
        </w:r>
        <w:r w:rsidR="00294C76" w:rsidDel="00B215BD">
          <w:delText>s</w:delText>
        </w:r>
        <w:r w:rsidR="00A22B93" w:rsidDel="00B215BD">
          <w:delText xml:space="preserve"> over time due to</w:delText>
        </w:r>
        <w:r w:rsidR="00597617" w:rsidDel="00B215BD">
          <w:delText xml:space="preserve"> factors including</w:delText>
        </w:r>
        <w:r w:rsidR="00A22B93" w:rsidDel="00B215BD">
          <w:delText xml:space="preserve"> short-lived vaccine efficacy or </w:delText>
        </w:r>
        <w:r w:rsidR="00597617" w:rsidDel="00B215BD">
          <w:delText>an influx</w:delText>
        </w:r>
        <w:r w:rsidR="00A22B93" w:rsidDel="00B215BD">
          <w:delText xml:space="preserve"> of susceptible individuals into </w:delText>
        </w:r>
        <w:r w:rsidR="00EC6207" w:rsidDel="00B215BD">
          <w:delText>a vaccinated</w:delText>
        </w:r>
        <w:r w:rsidR="00A22B93" w:rsidDel="00B215BD">
          <w:delText xml:space="preserve"> </w:delText>
        </w:r>
        <w:r w:rsidR="00EC6207" w:rsidDel="00B215BD">
          <w:delText>community</w:delText>
        </w:r>
        <w:r w:rsidR="00A22B93" w:rsidDel="00B215BD">
          <w:delText xml:space="preserve">. </w:delText>
        </w:r>
      </w:del>
      <w:r w:rsidR="00142B0A">
        <w:t xml:space="preserve">The duration of herd immunity </w:t>
      </w:r>
      <w:del w:id="7" w:author="Corey Peak" w:date="2017-01-23T08:57:00Z">
        <w:r w:rsidR="00142B0A" w:rsidDel="00B215BD">
          <w:delText xml:space="preserve">(DHI) </w:delText>
        </w:r>
      </w:del>
      <w:r w:rsidR="00142B0A">
        <w:t>can be an important marker for how long vaccination protect</w:t>
      </w:r>
      <w:r w:rsidR="00EC6207">
        <w:t>s</w:t>
      </w:r>
      <w:r w:rsidR="00142B0A">
        <w:t xml:space="preserve"> a community </w:t>
      </w:r>
      <w:r w:rsidR="00EC6207">
        <w:t xml:space="preserve">before needing complementary interventions or </w:t>
      </w:r>
      <w:r w:rsidR="00CE18E3">
        <w:t>re</w:t>
      </w:r>
      <w:r w:rsidR="00EC6207">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2FFC9255" w:rsidR="00417BC4" w:rsidRDefault="00A22B93" w:rsidP="00A22B93">
      <w:r>
        <w:t>W</w:t>
      </w:r>
      <w:r w:rsidR="00142B0A">
        <w:t xml:space="preserve">e developed a </w:t>
      </w:r>
      <w:r w:rsidR="0040551F">
        <w:t xml:space="preserve">compartmental </w:t>
      </w:r>
      <w:r w:rsidR="00142B0A">
        <w:t xml:space="preserve">model to simulate routine and mass </w:t>
      </w:r>
      <w:ins w:id="8" w:author="Corey Peak" w:date="2017-01-23T08:55:00Z">
        <w:r w:rsidR="00B215BD">
          <w:t xml:space="preserve">oral cholera </w:t>
        </w:r>
      </w:ins>
      <w:r w:rsidR="00142B0A">
        <w:t>vaccination in a population with</w:t>
      </w:r>
      <w:r w:rsidR="0040551F">
        <w:t xml:space="preserve"> varying degrees of migration, transmission intensity, and vaccine coverage. </w:t>
      </w:r>
      <w:del w:id="9" w:author="Corey Peak" w:date="2017-01-23T08:55:00Z">
        <w:r w:rsidR="0040551F" w:rsidDel="00B215BD">
          <w:delText xml:space="preserve">Using the </w:delText>
        </w:r>
        <w:r w:rsidR="00546529" w:rsidDel="00B215BD">
          <w:delText>example</w:delText>
        </w:r>
        <w:r w:rsidR="0040551F" w:rsidDel="00B215BD">
          <w:delText xml:space="preserve"> of oral cholera vaccines, w</w:delText>
        </w:r>
      </w:del>
      <w:ins w:id="10" w:author="Corey Peak" w:date="2017-01-23T08:55:00Z">
        <w:r w:rsidR="00B215BD">
          <w:t>W</w:t>
        </w:r>
      </w:ins>
      <w:r w:rsidR="0040551F">
        <w:t xml:space="preserve">e </w:t>
      </w:r>
      <w:r>
        <w:t>show that migration and waning</w:t>
      </w:r>
      <w:r w:rsidR="0040551F">
        <w:t xml:space="preserve"> vaccine </w:t>
      </w:r>
      <w:r>
        <w:t>efficacy</w:t>
      </w:r>
      <w:r w:rsidR="0040551F">
        <w:t xml:space="preserve"> strongly influence </w:t>
      </w:r>
      <w:del w:id="11" w:author="Corey Peak" w:date="2017-01-23T08:55:00Z">
        <w:r w:rsidR="0040551F" w:rsidDel="00B215BD">
          <w:delText xml:space="preserve">DHI </w:delText>
        </w:r>
      </w:del>
      <w:ins w:id="12" w:author="Corey Peak" w:date="2017-01-23T08:55:00Z">
        <w:r w:rsidR="00B215BD">
          <w:t xml:space="preserve">the duration of herd immunity </w:t>
        </w:r>
      </w:ins>
      <w:r w:rsidR="0040551F">
        <w:t xml:space="preserve">while birth/death processes have minimal impacts. We find that a blended “Mass </w:t>
      </w:r>
      <w:del w:id="13" w:author="Corey Peak" w:date="2017-01-23T08:56:00Z">
        <w:r w:rsidR="0040551F" w:rsidDel="00B215BD">
          <w:delText xml:space="preserve">then </w:delText>
        </w:r>
      </w:del>
      <w:ins w:id="14" w:author="Corey Peak" w:date="2017-01-23T08:56:00Z">
        <w:r w:rsidR="00B215BD">
          <w:t xml:space="preserve">and </w:t>
        </w:r>
      </w:ins>
      <w:r w:rsidR="0040551F">
        <w:t xml:space="preserve">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4B8BC4E3" w:rsidR="000A51A6" w:rsidRPr="003355EB" w:rsidRDefault="003355EB" w:rsidP="00A22B93">
      <w:pPr>
        <w:rPr>
          <w:b/>
        </w:rPr>
      </w:pPr>
      <w:r>
        <w:t>W</w:t>
      </w:r>
      <w:r w:rsidR="00A76FDB">
        <w:t xml:space="preserve">e </w:t>
      </w:r>
      <w:r>
        <w:t>show that</w:t>
      </w:r>
      <w:r w:rsidR="00A76FDB">
        <w:t xml:space="preserve"> </w:t>
      </w:r>
      <w:del w:id="15" w:author="Corey Peak" w:date="2017-01-23T08:56:00Z">
        <w:r w:rsidR="00A76FDB" w:rsidDel="00B215BD">
          <w:delText xml:space="preserve">vaccines, and specifically </w:delText>
        </w:r>
      </w:del>
      <w:r w:rsidR="00A76FDB">
        <w:t>oral cholera vaccines</w:t>
      </w:r>
      <w:del w:id="16" w:author="Corey Peak" w:date="2017-01-23T08:56:00Z">
        <w:r w:rsidR="00A76FDB" w:rsidDel="00B215BD">
          <w:delText>,</w:delText>
        </w:r>
      </w:del>
      <w:r w:rsidR="00A76FDB">
        <w:t xml:space="preserve"> can be powerful tools for quickly protecting a population for a certain period of time until complementary interventions can be installed</w:t>
      </w:r>
      <w:r w:rsidR="00EC6207">
        <w:t xml:space="preserve">. Vaccine-derived herd immunity can be sustained most efficiently by a blended “Mass </w:t>
      </w:r>
      <w:del w:id="17" w:author="Corey Peak" w:date="2017-01-23T08:56:00Z">
        <w:r w:rsidR="00EC6207" w:rsidDel="00B215BD">
          <w:delText xml:space="preserve">then </w:delText>
        </w:r>
      </w:del>
      <w:ins w:id="18" w:author="Corey Peak" w:date="2017-01-23T08:56:00Z">
        <w:r w:rsidR="00B215BD">
          <w:t xml:space="preserve">and </w:t>
        </w:r>
      </w:ins>
      <w:r w:rsidR="00EC6207">
        <w:t>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5A812C2E" w:rsidR="00A22B93" w:rsidRDefault="00BD690D">
      <w:r>
        <w:t xml:space="preserve">A common </w:t>
      </w:r>
      <w:r w:rsidR="00A22B93">
        <w:t xml:space="preserve">goal of routine and mass vaccination campaigns is to achieve a </w:t>
      </w:r>
      <w:r w:rsidR="00D5161A">
        <w:t>state of herd immunity,</w:t>
      </w:r>
      <w:r w:rsidR="00D5161A">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rsidR="00D5161A">
        <w:fldChar w:fldCharType="separate"/>
      </w:r>
      <w:r w:rsidR="00380776" w:rsidRPr="00380776">
        <w:rPr>
          <w:noProof/>
          <w:vertAlign w:val="superscript"/>
        </w:rPr>
        <w:t>1–3</w:t>
      </w:r>
      <w:r w:rsidR="00D5161A">
        <w:fldChar w:fldCharType="end"/>
      </w:r>
      <w:r w:rsidR="00D5161A">
        <w:t xml:space="preserve"> which occurs when</w:t>
      </w:r>
      <w:r>
        <w:t xml:space="preserve"> direct and indirect vaccine protection reduce</w:t>
      </w:r>
      <w:r w:rsidR="00D5161A">
        <w:t xml:space="preserve"> the expected number of infections per case below one (i.e., the</w:t>
      </w:r>
      <w:r w:rsidR="00CE18E3">
        <w:t xml:space="preserve"> effective reproductive number </w:t>
      </w:r>
      <w:r w:rsidR="00D5161A">
        <w:t>R</w:t>
      </w:r>
      <w:r w:rsidR="00D5161A">
        <w:rPr>
          <w:vertAlign w:val="subscript"/>
        </w:rPr>
        <w:t>e</w:t>
      </w:r>
      <w:r w:rsidR="00D5161A">
        <w:t xml:space="preserve"> &lt; 1). </w:t>
      </w:r>
      <w:r w:rsidR="00843066">
        <w:t>Vaccine-derived h</w:t>
      </w:r>
      <w:r w:rsidR="00D5161A">
        <w:t>erd immunity emerges when vaccine coverage and vaccine effica</w:t>
      </w:r>
      <w:r w:rsidR="00575CD5">
        <w:t>cy</w:t>
      </w:r>
      <w:r w:rsidR="007F460D">
        <w:t xml:space="preserve"> </w:t>
      </w:r>
      <w:r w:rsidR="00575CD5">
        <w:t>are sufficiently high; c</w:t>
      </w:r>
      <w:r w:rsidR="00D5161A">
        <w:t>onversely, herd immunity can be lost over time</w:t>
      </w:r>
      <w:r w:rsidR="00CE18E3">
        <w:t xml:space="preserve"> when </w:t>
      </w:r>
      <w:r w:rsidR="007F460D">
        <w:t xml:space="preserve">efficacy </w:t>
      </w:r>
      <w:r w:rsidR="00CE18E3">
        <w:t>decreases (e.g., for short-lived vaccine direct effects) or</w:t>
      </w:r>
      <w:r w:rsidR="00D5161A">
        <w:t xml:space="preserve"> when </w:t>
      </w:r>
      <w:r w:rsidR="007F460D">
        <w:t xml:space="preserve">coverage </w:t>
      </w:r>
      <w:r w:rsidR="00D5161A">
        <w:t>decreases (e.g., through a net influx of susceptible, un</w:t>
      </w:r>
      <w:r w:rsidR="00CE18E3">
        <w:t>vaccinated individuals)</w:t>
      </w:r>
      <w:r w:rsidR="00D5161A">
        <w:t>.</w:t>
      </w:r>
    </w:p>
    <w:p w14:paraId="72870132" w14:textId="77777777" w:rsidR="00ED4FA3" w:rsidRPr="00D5161A" w:rsidRDefault="00ED4FA3"/>
    <w:p w14:paraId="664B315E" w14:textId="4108A4E2" w:rsidR="00CC7D37" w:rsidRDefault="00ED4FA3" w:rsidP="00ED4FA3">
      <w:r>
        <w:t>Due to a reliable efficacy profile and high coverage through mass campaigns, the killed oral cholera vaccine (</w:t>
      </w:r>
      <w:proofErr w:type="spellStart"/>
      <w:r>
        <w:t>kOCV</w:t>
      </w:r>
      <w:proofErr w:type="spellEnd"/>
      <w:r>
        <w:t>) can generate powerful herd protection effects.</w:t>
      </w:r>
      <w:r>
        <w:fldChar w:fldCharType="begin" w:fldLock="1"/>
      </w:r>
      <w:r>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Pr="00380776">
        <w:rPr>
          <w:noProof/>
          <w:vertAlign w:val="superscript"/>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80776">
        <w:rPr>
          <w:noProof/>
          <w:vertAlign w:val="superscript"/>
        </w:rPr>
        <w:t>6</w:t>
      </w:r>
      <w:r>
        <w:fldChar w:fldCharType="end"/>
      </w:r>
      <w:r>
        <w:t xml:space="preserve"> </w:t>
      </w:r>
      <w:r w:rsidR="0056395C">
        <w:t>As the stockpile approaches its fifth year and key finding cycles, such as the GAVI Alliance 2018</w:t>
      </w:r>
      <w:r w:rsidR="00BD099E">
        <w:t xml:space="preserve"> </w:t>
      </w:r>
      <w:r w:rsidR="0056395C">
        <w:t>vaccine investment strategy</w:t>
      </w:r>
      <w:r w:rsidR="009611BC">
        <w:t>,</w:t>
      </w:r>
      <w:r w:rsidR="00BD099E">
        <w:fldChar w:fldCharType="begin" w:fldLock="1"/>
      </w:r>
      <w:r w:rsidR="00226BF1">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lt;sup&gt;7&lt;/sup&gt;", "plainTextFormattedCitation" : "7", "previouslyFormattedCitation" : "&lt;sup&gt;7&lt;/sup&gt;" }, "properties" : { "noteIndex" : 0 }, "schema" : "https://github.com/citation-style-language/schema/raw/master/csl-citation.json" }</w:instrText>
      </w:r>
      <w:r w:rsidR="00BD099E">
        <w:fldChar w:fldCharType="separate"/>
      </w:r>
      <w:r w:rsidR="00BD099E" w:rsidRPr="00BD099E">
        <w:rPr>
          <w:noProof/>
          <w:vertAlign w:val="superscript"/>
        </w:rPr>
        <w:t>7</w:t>
      </w:r>
      <w:r w:rsidR="00BD099E">
        <w:fldChar w:fldCharType="end"/>
      </w:r>
      <w:r w:rsidR="009611BC">
        <w:t xml:space="preserve"> </w:t>
      </w:r>
      <w:r w:rsidR="0056395C">
        <w:t>urgent</w:t>
      </w:r>
      <w:r w:rsidR="009611BC">
        <w:t xml:space="preserve"> questions</w:t>
      </w:r>
      <w:r w:rsidR="003C643A">
        <w:t xml:space="preserve"> related to the duration of herd immunity (DHI) </w:t>
      </w:r>
      <w:r w:rsidR="009611BC">
        <w:t xml:space="preserve">remain for each of these settings. </w:t>
      </w:r>
    </w:p>
    <w:p w14:paraId="514CCFCE" w14:textId="77777777" w:rsidR="00CC7D37" w:rsidRDefault="00CC7D37" w:rsidP="00ED4FA3"/>
    <w:p w14:paraId="4B890333" w14:textId="25D4582D" w:rsidR="00CC7D37" w:rsidRDefault="00CC7D37" w:rsidP="00ED4FA3">
      <w:r>
        <w:t xml:space="preserve">First, </w:t>
      </w:r>
      <w:proofErr w:type="spellStart"/>
      <w:r>
        <w:t>kOCVs</w:t>
      </w:r>
      <w:proofErr w:type="spellEnd"/>
      <w:r>
        <w:t xml:space="preserve"> can be a quick stopgap measure to protect cholera-prone dynamic populations such as refugee camps</w:t>
      </w:r>
      <w:proofErr w:type="gramStart"/>
      <w:r>
        <w:t>,</w:t>
      </w:r>
      <w:r w:rsidR="0056395C">
        <w:t>[</w:t>
      </w:r>
      <w:proofErr w:type="gramEnd"/>
      <w:r w:rsidR="0056395C">
        <w:t>ref]</w:t>
      </w:r>
      <w:r>
        <w:t xml:space="preserve"> but there is a need to know how much time is “bought” by vaccination before implementing longer-term solutions such as </w:t>
      </w:r>
      <w:r w:rsidR="00E74EA3">
        <w:t>water, sanitation, and hygiene promotion</w:t>
      </w:r>
      <w:r>
        <w:t xml:space="preserve">. Second, economic and feasibility analyses of routine vaccination are strongly influenced by the frequency of revaccination [ref] – a topic that is poorly understood for </w:t>
      </w:r>
      <w:proofErr w:type="spellStart"/>
      <w:r>
        <w:t>kOCVs</w:t>
      </w:r>
      <w:proofErr w:type="spellEnd"/>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6779A719"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 particularly in dynamic populations where cholera tends to breakout</w:t>
      </w:r>
      <w:r w:rsidR="00FF1173">
        <w:t>.</w:t>
      </w:r>
      <w:r>
        <w:fldChar w:fldCharType="begin" w:fldLock="1"/>
      </w:r>
      <w:r w:rsidR="00226BF1">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BD099E" w:rsidRPr="00BD099E">
        <w:rPr>
          <w:noProof/>
          <w:vertAlign w:val="superscript"/>
        </w:rPr>
        <w:t>8</w:t>
      </w:r>
      <w:r>
        <w:fldChar w:fldCharType="end"/>
      </w:r>
      <w:r>
        <w:t xml:space="preserve"> </w:t>
      </w:r>
      <w:r w:rsidR="003C643A">
        <w:t>Previous modeling studies of other diseases</w:t>
      </w:r>
      <w:r w:rsidR="003A0477">
        <w:t xml:space="preserve"> (e.g., </w:t>
      </w:r>
      <w:r w:rsidR="003C643A">
        <w:fldChar w:fldCharType="begin" w:fldLock="1"/>
      </w:r>
      <w:r w:rsidR="00226BF1">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lt;sup&gt;9\u201313&lt;/sup&gt;", "plainTextFormattedCitation" : "9\u201313", "previouslyFormattedCitation" : "&lt;sup&gt;9\u201313&lt;/sup&gt;" }, "properties" : { "noteIndex" : 0 }, "schema" : "https://github.com/citation-style-language/schema/raw/master/csl-citation.json" }</w:instrText>
      </w:r>
      <w:r w:rsidR="003C643A">
        <w:fldChar w:fldCharType="separate"/>
      </w:r>
      <w:r w:rsidR="00BD099E" w:rsidRPr="00BD099E">
        <w:rPr>
          <w:noProof/>
          <w:vertAlign w:val="superscript"/>
        </w:rPr>
        <w:t>9–13</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hether they are sufficient </w:t>
      </w:r>
      <w:r w:rsidR="00767EE4">
        <w:t xml:space="preserve">to explain the outbreak </w:t>
      </w:r>
      <w:r w:rsidR="0099479A">
        <w:t xml:space="preserve">remains to be seen. </w:t>
      </w:r>
    </w:p>
    <w:p w14:paraId="05E008E1" w14:textId="77777777" w:rsidR="0099479A" w:rsidRDefault="0099479A"/>
    <w:p w14:paraId="79087810" w14:textId="08D3BD85"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00778CC4"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groups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5426F4">
        <w:fldChar w:fldCharType="separate"/>
      </w:r>
      <w:r w:rsidR="00BD099E" w:rsidRPr="00BD099E">
        <w:rPr>
          <w:noProof/>
          <w:vertAlign w:val="superscript"/>
        </w:rPr>
        <w:t>14</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226BF1">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5,16&lt;/sup&gt;", "plainTextFormattedCitation" : "15,16", "previouslyFormattedCitation" : "&lt;sup&gt;15,16&lt;/sup&gt;" }, "properties" : { "noteIndex" : 0 }, "schema" : "https://github.com/citation-style-language/schema/raw/master/csl-citation.json" }</w:instrText>
      </w:r>
      <w:r w:rsidR="003542BB">
        <w:fldChar w:fldCharType="separate"/>
      </w:r>
      <w:r w:rsidR="00BD099E" w:rsidRPr="00BD099E">
        <w:rPr>
          <w:noProof/>
          <w:vertAlign w:val="superscript"/>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1107BD">
        <w:t xml:space="preserve">after vaccination </w:t>
      </w:r>
      <w:r w:rsidR="00C346FB">
        <w:t>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5D2453F1" w14:textId="77777777" w:rsidR="006B582E" w:rsidRDefault="006B582E" w:rsidP="005C7B32"/>
    <w:p w14:paraId="05C9FCC8" w14:textId="7D9A0F1E" w:rsidR="006B582E" w:rsidRDefault="006B582E" w:rsidP="00A81494">
      <w:r>
        <w:t xml:space="preserve">We assume </w:t>
      </w:r>
      <w:r w:rsidR="00C30928">
        <w:t>i</w:t>
      </w:r>
      <w:r>
        <w:t xml:space="preserve">ndividuals emigrate from the population at a rate that is equal for all compartments. </w:t>
      </w:r>
      <w:r w:rsidR="00BD099E">
        <w:t xml:space="preserve">Therefore, </w:t>
      </w:r>
      <w:r>
        <w:t xml:space="preserve">the total </w:t>
      </w:r>
      <w:r w:rsidR="00F7120F">
        <w:t xml:space="preserve">population </w:t>
      </w:r>
      <w:r>
        <w:t>size</w:t>
      </w:r>
      <w:r w:rsidR="007B1C07">
        <w:t>,</w:t>
      </w:r>
      <w:r w:rsidR="00F7120F">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7B1C07">
        <w:t>,</w:t>
      </w:r>
      <w:r>
        <w:t xml:space="preserve"> is held constant by offsetting emigration with an equal rate of immigration</w:t>
      </w:r>
      <w:r w:rsidR="00BD099E">
        <w:t>, unless otherwise noted</w:t>
      </w:r>
      <w:r>
        <w:t xml:space="preserve">. Our main results assume that incoming migrants bring neither vaccine-derived nor naturally acquired immunity into the population. </w:t>
      </w:r>
    </w:p>
    <w:p w14:paraId="30F32F5E" w14:textId="77777777" w:rsidR="006B582E" w:rsidRDefault="006B582E" w:rsidP="006B582E"/>
    <w:p w14:paraId="5225B6C9" w14:textId="78A8C335" w:rsidR="006B582E" w:rsidRDefault="006B582E" w:rsidP="005C7B32">
      <w:pPr>
        <w:rPr>
          <w:ins w:id="19" w:author="Corey Peak" w:date="2017-01-25T10:27:00Z"/>
        </w:rPr>
      </w:pPr>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226BF1">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BD099E" w:rsidRPr="00BD099E">
        <w:rPr>
          <w:noProof/>
          <w:vertAlign w:val="superscript"/>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7DC7FC24" w:rsidR="00E717A8" w:rsidRPr="0063712F" w:rsidRDefault="00E717A8" w:rsidP="00E717A8">
      <w:r>
        <w:t>Vaccination is implemented according to two approaches</w:t>
      </w:r>
      <w:r w:rsidR="00FC03E5">
        <w:t>, mass and routine,</w:t>
      </w:r>
      <w:r w:rsidR="0063712F">
        <w:t xml:space="preserve"> that differ in magnitude and frequency. We model mass vaccination as a large fraction (e.g., </w:t>
      </w:r>
      <w:bookmarkStart w:id="20" w:name="OLE_LINK1"/>
      <w:bookmarkStart w:id="21"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20"/>
      <w:bookmarkEnd w:id="21"/>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 either one time, at the beginning of the simulation, or recurrently (e.g., yearly).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etc.).</w:t>
      </w:r>
      <w:r w:rsidR="007A1907">
        <w:t xml:space="preserve"> See Supplemental Text</w:t>
      </w:r>
      <w:r w:rsidR="00ED26C7">
        <w:t xml:space="preserve"> for </w:t>
      </w:r>
      <w:r w:rsidR="00BD66F4">
        <w:t xml:space="preserve">mathematical </w:t>
      </w:r>
      <w:r w:rsidR="00ED26C7">
        <w:t>details</w:t>
      </w:r>
      <w:r w:rsidR="00BD66F4">
        <w:t xml:space="preserve"> on the transition rates</w:t>
      </w:r>
      <w:r w:rsidR="00ED26C7">
        <w:t>.</w:t>
      </w:r>
      <w:ins w:id="22" w:author="Corey Peak" w:date="2017-01-26T10:39:00Z">
        <w:r w:rsidR="00BD66F4">
          <w:t xml:space="preserve"> </w:t>
        </w:r>
      </w:ins>
      <w:r w:rsidR="00FC03E5">
        <w:t xml:space="preserve"> </w:t>
      </w:r>
    </w:p>
    <w:p w14:paraId="370E8FE5" w14:textId="77777777" w:rsidR="00E717A8" w:rsidRPr="006B582E" w:rsidRDefault="00E717A8" w:rsidP="00E717A8">
      <w:pPr>
        <w:rPr>
          <w:i/>
        </w:rPr>
      </w:pPr>
    </w:p>
    <w:p w14:paraId="76195C35" w14:textId="34488EF4" w:rsidR="00E717A8" w:rsidRDefault="00E717A8" w:rsidP="00E717A8">
      <w:commentRangeStart w:id="23"/>
      <w:r>
        <w:t>We consider three vaccination strategies</w:t>
      </w:r>
      <w:commentRangeEnd w:id="23"/>
      <w:r>
        <w:rPr>
          <w:rStyle w:val="CommentReference"/>
        </w:rPr>
        <w:commentReference w:id="23"/>
      </w:r>
      <w:r>
        <w:t xml:space="preserve">: (1) routine vaccination; (2) periodic mass vaccination; and (3) mass vaccination followed by routine vaccination, i.e., “Mass and </w:t>
      </w:r>
      <w:proofErr w:type="gramStart"/>
      <w:r>
        <w:t>Maintain</w:t>
      </w:r>
      <w:proofErr w:type="gramEnd"/>
      <w:r>
        <w:t xml:space="preserve">.” </w:t>
      </w:r>
    </w:p>
    <w:p w14:paraId="45F357FD" w14:textId="77777777" w:rsidR="00E717A8" w:rsidRDefault="00E717A8" w:rsidP="00E717A8"/>
    <w:p w14:paraId="23834CC5" w14:textId="77777777" w:rsidR="00E717A8" w:rsidRDefault="00E717A8" w:rsidP="00E717A8">
      <w:r>
        <w:t xml:space="preserve"> Currently, a complete vaccine course of </w:t>
      </w:r>
      <w:proofErr w:type="spellStart"/>
      <w:r>
        <w:t>kOCVs</w:t>
      </w:r>
      <w:proofErr w:type="spellEnd"/>
      <w:r>
        <w:t xml:space="preserve"> includes two doses administered approximately two weeks apart.</w:t>
      </w:r>
      <w:r>
        <w:fldChar w:fldCharType="begin" w:fldLock="1"/>
      </w:r>
      <w:r>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380776">
        <w:rPr>
          <w:noProof/>
          <w:vertAlign w:val="superscript"/>
        </w:rPr>
        <w:t>6</w:t>
      </w:r>
      <w:r>
        <w:fldChar w:fldCharType="end"/>
      </w:r>
      <w:r>
        <w:t xml:space="preserve"> However, because the timescale of interest for this study is measured in years, not days, we assume mass vaccination campaigns elapse instantaneously. Furthermore, we focus on the number of vaccine courses rather than the number of actual vaccines per course for generalizability across disease systems</w:t>
      </w:r>
      <w:commentRangeStart w:id="24"/>
      <w:r>
        <w:t>.</w:t>
      </w:r>
      <w:commentRangeEnd w:id="24"/>
      <w:r>
        <w:rPr>
          <w:rStyle w:val="CommentReference"/>
        </w:rPr>
        <w:commentReference w:id="24"/>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2A003FDB" w:rsidR="005C7B32" w:rsidRDefault="00C346FB" w:rsidP="00D46AAE">
      <w:r>
        <w:lastRenderedPageBreak/>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3542BB">
        <w:fldChar w:fldCharType="separate"/>
      </w:r>
      <w:r w:rsidR="00BD099E" w:rsidRPr="00BD099E">
        <w:rPr>
          <w:noProof/>
          <w:vertAlign w:val="superscript"/>
        </w:rPr>
        <w:t>14</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provided in the original analysis, with efficacy after the </w:t>
      </w:r>
      <w:r w:rsidR="007B1C07">
        <w:t>4</w:t>
      </w:r>
      <w:r w:rsidR="00570BE7" w:rsidRPr="007B1C07">
        <w:rPr>
          <w:vertAlign w:val="superscript"/>
        </w:rPr>
        <w:t>th</w:t>
      </w:r>
      <w:r w:rsidR="00570BE7">
        <w:t xml:space="preserve"> year assumed to be zero. </w:t>
      </w:r>
      <w:r w:rsidR="00461617">
        <w:t xml:space="preserve"> </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44049BAF"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ins w:id="25"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226BF1">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18&lt;/sup&gt;", "plainTextFormattedCitation" : "18", "previouslyFormattedCitation" : "&lt;sup&gt;18&lt;/sup&gt;" }, "properties" : { "noteIndex" : 0 }, "schema" : "https://github.com/citation-style-language/schema/raw/master/csl-citation.json" }</w:instrText>
      </w:r>
      <w:r w:rsidR="00046565">
        <w:fldChar w:fldCharType="separate"/>
      </w:r>
      <w:r w:rsidR="00BD099E" w:rsidRPr="00BD099E">
        <w:rPr>
          <w:noProof/>
          <w:vertAlign w:val="superscript"/>
        </w:rPr>
        <w:t>18</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ins w:id="26"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226BF1">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9&lt;/sup&gt;", "plainTextFormattedCitation" : "19", "previouslyFormattedCitation" : "&lt;sup&gt;19&lt;/sup&gt;" }, "properties" : { "noteIndex" : 0 }, "schema" : "https://github.com/citation-style-language/schema/raw/master/csl-citation.json" }</w:instrText>
      </w:r>
      <w:r w:rsidR="00046565">
        <w:fldChar w:fldCharType="separate"/>
      </w:r>
      <w:r w:rsidR="00BD099E" w:rsidRPr="00BD099E">
        <w:rPr>
          <w:noProof/>
          <w:vertAlign w:val="superscript"/>
        </w:rPr>
        <w:t>19</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IOM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7FD7BD9E" w:rsidR="005C7B32" w:rsidRDefault="007059D1" w:rsidP="005C7B32">
      <w:r>
        <w:t>We define the duration of herd immunity (DHI)</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del w:id="27" w:author="Corey Peak" w:date="2017-01-23T14:19:00Z">
        <w:r w:rsidDel="007B1C07">
          <w:delText>)</w:delText>
        </w:r>
      </w:del>
      <w:r>
        <w:t xml:space="preserve"> below one. </w:t>
      </w:r>
      <w:r w:rsidR="005C7B32">
        <w:t>We calculate</w:t>
      </w:r>
    </w:p>
    <w:p w14:paraId="18EFD82C" w14:textId="77777777" w:rsidR="005C7B32" w:rsidRDefault="005C7B32" w:rsidP="005C7B32"/>
    <w:p w14:paraId="4444C5EF" w14:textId="11911B72" w:rsidR="005C7B32" w:rsidRDefault="0063712F"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28E7FE5B"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r>
            <w:rPr>
              <w:rFonts w:ascii="Cambria Math" w:hAnsi="Cambria Math"/>
            </w:rPr>
            <m:t>.</m:t>
          </m:r>
        </m:oMath>
      </m:oMathPara>
    </w:p>
    <w:p w14:paraId="35F23129" w14:textId="77777777" w:rsidR="005C7B32" w:rsidRDefault="005C7B32" w:rsidP="005C7B32"/>
    <w:p w14:paraId="2754C3DE" w14:textId="19D3167F"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28ADDD2B" w:rsidR="005C7B32" w:rsidRDefault="00F20C7C" w:rsidP="005C7B32">
      <w:r>
        <w:t>Using the 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 For this calculation, we assum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5C7B32">
        <w:t xml:space="preserve"> and define an outbreak as at least 10 cases (see supplemental information for differ</w:t>
      </w:r>
      <w:r w:rsidR="00046565">
        <w:t>ent outbreak thresholds)</w:t>
      </w:r>
      <w:r w:rsidR="005C7B32">
        <w:t>.</w:t>
      </w:r>
      <w:r w:rsidR="00046565">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0&lt;/sup&gt;", "plainTextFormattedCitation" : "20", "previouslyFormattedCitation" : "&lt;sup&gt;20&lt;/sup&gt;" }, "properties" : { "noteIndex" : 0 }, "schema" : "https://github.com/citation-style-language/schema/raw/master/csl-citation.json" }</w:instrText>
      </w:r>
      <w:r w:rsidR="00046565">
        <w:fldChar w:fldCharType="separate"/>
      </w:r>
      <w:r w:rsidR="00BD099E" w:rsidRPr="00BD099E">
        <w:rPr>
          <w:noProof/>
          <w:vertAlign w:val="superscript"/>
        </w:rPr>
        <w:t>20</w:t>
      </w:r>
      <w:r w:rsidR="00046565">
        <w:fldChar w:fldCharType="end"/>
      </w:r>
      <w:r w:rsidR="00C8088D">
        <w:t xml:space="preserve"> T</w:t>
      </w:r>
      <w:r w:rsidR="00C346FB">
        <w:t xml:space="preserve">he </w:t>
      </w:r>
      <w:commentRangeStart w:id="28"/>
      <w:r w:rsidR="00C346FB">
        <w:t xml:space="preserve">closed-form solution </w:t>
      </w:r>
      <w:commentRangeEnd w:id="28"/>
      <w:r w:rsidR="001804B3">
        <w:rPr>
          <w:rStyle w:val="CommentReference"/>
        </w:rPr>
        <w:commentReference w:id="28"/>
      </w:r>
      <w:r w:rsidR="00C346FB">
        <w:t xml:space="preserve">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0,21&lt;/sup&gt;", "plainTextFormattedCitation" : "20,21", "previouslyFormattedCitation" : "&lt;sup&gt;20,21&lt;/sup&gt;" }, "properties" : { "noteIndex" : 0 }, "schema" : "https://github.com/citation-style-language/schema/raw/master/csl-citation.json" }</w:instrText>
      </w:r>
      <w:r w:rsidR="00046565">
        <w:fldChar w:fldCharType="separate"/>
      </w:r>
      <w:r w:rsidR="00BD099E" w:rsidRPr="00BD099E">
        <w:rPr>
          <w:noProof/>
          <w:vertAlign w:val="superscript"/>
        </w:rPr>
        <w:t>20,21</w:t>
      </w:r>
      <w:r w:rsidR="00046565">
        <w:fldChar w:fldCharType="end"/>
      </w:r>
    </w:p>
    <w:p w14:paraId="3C8B3559" w14:textId="77777777" w:rsidR="00C346FB" w:rsidRDefault="00C346FB" w:rsidP="005C7B32"/>
    <w:p w14:paraId="64A3833B" w14:textId="6931D569" w:rsidR="00D77E67" w:rsidRDefault="00D77E67" w:rsidP="005C7B32">
      <m:oMathPara>
        <m:oMath>
          <m:r>
            <w:rPr>
              <w:rFonts w:ascii="Cambria Math" w:hAnsi="Cambria Math"/>
            </w:rPr>
            <w:lastRenderedPageBreak/>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y</m:t>
              </m:r>
              <m:sSub>
                <m:sSubPr>
                  <m:ctrlPr>
                    <w:rPr>
                      <w:rFonts w:ascii="Cambria Math" w:hAnsi="Cambria Math"/>
                      <w:i/>
                    </w:rPr>
                  </m:ctrlPr>
                </m:sSubPr>
                <m:e>
                  <m:r>
                    <w:rPr>
                      <w:rFonts w:ascii="Cambria Math" w:hAnsi="Cambria Math"/>
                    </w:rPr>
                    <m:t>R</m:t>
                  </m:r>
                </m:e>
                <m:sub>
                  <m:r>
                    <w:rPr>
                      <w:rFonts w:ascii="Cambria Math" w:hAnsi="Cambria Math"/>
                    </w:rPr>
                    <m:t>e</m:t>
                  </m:r>
                </m:sub>
              </m:sSub>
            </m:sup>
          </m:sSup>
          <m:r>
            <w:rPr>
              <w:rFonts w:ascii="Cambria Math" w:hAnsi="Cambria Math"/>
            </w:rPr>
            <m:t>.</m:t>
          </m:r>
        </m:oMath>
      </m:oMathPara>
    </w:p>
    <w:p w14:paraId="3BA730FB" w14:textId="77777777" w:rsidR="005C7B32" w:rsidRDefault="005C7B32" w:rsidP="005C7B32"/>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3D85A7C5" w:rsidR="0083178D" w:rsidRDefault="00505B2E" w:rsidP="001A3411">
      <w:r>
        <w:t>To demonstrate the value of estimating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T</w:t>
      </w:r>
      <w:r w:rsidR="006168CB">
        <w:t xml:space="preserve">o approximate the </w:t>
      </w:r>
      <w:r w:rsidR="005E4650">
        <w:t>c</w:t>
      </w:r>
      <w:r w:rsidR="006168CB">
        <w:t xml:space="preserve">amp population size, we isolated </w:t>
      </w:r>
      <w:r>
        <w:t>four</w:t>
      </w:r>
      <w:r w:rsidR="006168CB">
        <w:t xml:space="preserve"> key periods of population change:</w:t>
      </w:r>
      <w:r w:rsidR="00E601F2">
        <w:t xml:space="preserve"> (1)</w:t>
      </w:r>
      <w:r w:rsidR="006168CB">
        <w:t xml:space="preserve"> </w:t>
      </w:r>
      <w:r w:rsidR="001A3411">
        <w:t>‘</w:t>
      </w:r>
      <w:r w:rsidR="006168CB">
        <w:t>linear</w:t>
      </w:r>
      <w:r w:rsidR="001A3411">
        <w:t>’</w:t>
      </w:r>
      <w:r w:rsidR="006168CB">
        <w:t xml:space="preserve"> growth</w:t>
      </w:r>
      <w:r>
        <w:t xml:space="preserve"> </w:t>
      </w:r>
      <w:r w:rsidR="00E601F2">
        <w:t>from February 2014 to June 2014; (2)</w:t>
      </w:r>
      <w:r>
        <w:t xml:space="preserve"> </w:t>
      </w:r>
      <w:r w:rsidR="001A3411">
        <w:t>‘</w:t>
      </w:r>
      <w:r>
        <w:t>exponential</w:t>
      </w:r>
      <w:r w:rsidR="001A3411">
        <w:t>’</w:t>
      </w:r>
      <w:r>
        <w:t xml:space="preserve"> growth from June 2014</w:t>
      </w:r>
      <w:r w:rsidR="006168CB">
        <w:t xml:space="preserve"> until a peak in December 2015;</w:t>
      </w:r>
      <w:r w:rsidR="00E601F2">
        <w:t xml:space="preserve"> (3)</w:t>
      </w:r>
      <w:r w:rsidR="006168CB">
        <w:t xml:space="preserve"> </w:t>
      </w:r>
      <w:r w:rsidR="001A3411">
        <w:t>‘</w:t>
      </w:r>
      <w:r>
        <w:t>exponential</w:t>
      </w:r>
      <w:r w:rsidR="001A3411">
        <w:t>’</w:t>
      </w:r>
      <w:r w:rsidR="006168CB">
        <w:t xml:space="preserve"> population decay until stabilization in </w:t>
      </w:r>
      <w:r w:rsidR="007C5881">
        <w:t>May 2016</w:t>
      </w:r>
      <w:r w:rsidR="006168CB">
        <w:t xml:space="preserve">; and </w:t>
      </w:r>
      <w:r w:rsidR="00E601F2">
        <w:t xml:space="preserve">(4) </w:t>
      </w:r>
      <w:r w:rsidR="001A3411">
        <w:t>‘</w:t>
      </w:r>
      <w:r w:rsidR="006168CB">
        <w:t>constant</w:t>
      </w:r>
      <w:r w:rsidR="001A3411">
        <w:t>’</w:t>
      </w:r>
      <w:r w:rsidR="006168CB">
        <w:t xml:space="preserve"> population size until the end of t</w:t>
      </w:r>
      <w:r w:rsidR="001E049A">
        <w:t>he case study in December 2016 (</w:t>
      </w:r>
      <w:r w:rsidR="00D60633">
        <w:t>Fig S1</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ins w:id="29" w:author="Corey Peak" w:date="2017-01-23T14:08:00Z">
                <w:rPr>
                  <w:rFonts w:ascii="Cambria Math" w:hAnsi="Cambria Math"/>
                  <w:i/>
                </w:rPr>
              </w:ins>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226BF1">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2&lt;/sup&gt;", "plainTextFormattedCitation" : "22", "previouslyFormattedCitation" : "&lt;sup&gt;22&lt;/sup&gt;" }, "properties" : { "noteIndex" : 0 }, "schema" : "https://github.com/citation-style-language/schema/raw/master/csl-citation.json" }</w:instrText>
      </w:r>
      <w:r w:rsidR="00E601F2">
        <w:fldChar w:fldCharType="separate"/>
      </w:r>
      <w:r w:rsidR="00BD099E" w:rsidRPr="00BD099E">
        <w:rPr>
          <w:noProof/>
          <w:vertAlign w:val="superscript"/>
        </w:rPr>
        <w:t>22</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759A656E"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first scenario, we used empirical measures of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5E4650">
        <w:t xml:space="preserve"> balanced by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xml:space="preserve">, driven by net growth or shrinkage through camp entries or exits; </w:t>
      </w:r>
      <w:r>
        <w:t xml:space="preserve">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w:r w:rsidR="00D85196">
        <w:t xml:space="preserve">vaccine efficacy, </w:t>
      </w:r>
      <w:proofErr w:type="gramStart"/>
      <m:oMath>
        <m:r>
          <w:rPr>
            <w:rFonts w:ascii="Cambria Math" w:hAnsi="Cambria Math"/>
          </w:rPr>
          <m:t>VE(</m:t>
        </m:r>
        <w:proofErr w:type="gramEnd"/>
        <m:r>
          <w:rPr>
            <w:rFonts w:ascii="Cambria Math" w:hAnsi="Cambria Math"/>
          </w:rPr>
          <m:t>t)</m:t>
        </m:r>
      </m:oMath>
      <w:r w:rsidR="00D85196">
        <w:t>,</w:t>
      </w:r>
      <w:r w:rsidR="00E601F2">
        <w:t xml:space="preserve"> </w:t>
      </w:r>
      <w:r>
        <w:t>was held constant at its maximum value (</w:t>
      </w:r>
      <w:r w:rsidR="00722B8E">
        <w:t>70.3%</w:t>
      </w:r>
      <w:r>
        <w:t xml:space="preserve">) for all time since vaccination with </w:t>
      </w:r>
      <w:proofErr w:type="spellStart"/>
      <w:r>
        <w:t>Shanchol</w:t>
      </w:r>
      <w:proofErr w:type="spellEnd"/>
      <w:r>
        <w:t>; the population size was held constant at approximately the level</w:t>
      </w:r>
      <w:r w:rsidR="00E601F2">
        <w:t xml:space="preserve"> observed during the outbreak (</w:t>
      </w:r>
      <w:r>
        <w:t>100,000); routine m</w:t>
      </w:r>
      <w:r w:rsidR="007C5881">
        <w:t>igration rates were set to zero;</w:t>
      </w:r>
      <w:r>
        <w:t xml:space="preserve"> and birth/death rates set to zero.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043F86">
        <w:t xml:space="preserve"> drivers are halted by a </w:t>
      </w:r>
      <w:r w:rsidR="00CF2EF3">
        <w:t>counterfactual condition (Table 1).</w:t>
      </w:r>
    </w:p>
    <w:p w14:paraId="238E0059" w14:textId="77777777" w:rsidR="00FB1466" w:rsidRDefault="00FB1466" w:rsidP="00FB1466"/>
    <w:p w14:paraId="4A7D7D39" w14:textId="5058420F" w:rsidR="00AF416E" w:rsidRDefault="009D1224" w:rsidP="00AF416E">
      <w:r>
        <w:t xml:space="preserve">In order to assess the relative importance of each driver of waning herd immunity in this case study, </w:t>
      </w:r>
      <w:r w:rsidR="00FB1466">
        <w:t xml:space="preserve">we </w:t>
      </w:r>
      <w:r>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sure the percent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D85196">
        <w:t>percent</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63712F"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59509F89" w14:textId="7D8BC5AF" w:rsidR="00F539C6" w:rsidRPr="001850C4" w:rsidRDefault="00BE2545">
      <w:pPr>
        <w:rPr>
          <w:b/>
        </w:rPr>
      </w:pPr>
      <w:r>
        <w:rPr>
          <w:b/>
        </w:rPr>
        <w:br w:type="page"/>
      </w:r>
      <w:r w:rsidR="00F539C6" w:rsidRPr="001850C4">
        <w:rPr>
          <w:b/>
        </w:rPr>
        <w:lastRenderedPageBreak/>
        <w:t>RESULTS</w:t>
      </w:r>
    </w:p>
    <w:p w14:paraId="2877BFB4" w14:textId="77777777" w:rsidR="00463D05" w:rsidRDefault="00463D05"/>
    <w:p w14:paraId="2625FAFD" w14:textId="4288367F" w:rsidR="006B582E" w:rsidRPr="006B582E" w:rsidRDefault="00C7026D">
      <w:pPr>
        <w:rPr>
          <w:i/>
        </w:rPr>
      </w:pPr>
      <w:commentRangeStart w:id="30"/>
      <w:r>
        <w:rPr>
          <w:i/>
        </w:rPr>
        <w:t>Duration of h</w:t>
      </w:r>
      <w:r w:rsidR="00BE2545">
        <w:rPr>
          <w:i/>
        </w:rPr>
        <w:t>erd p</w:t>
      </w:r>
      <w:r w:rsidR="006B582E">
        <w:rPr>
          <w:i/>
        </w:rPr>
        <w:t>rotection</w:t>
      </w:r>
      <w:r w:rsidR="00BE2545">
        <w:rPr>
          <w:i/>
        </w:rPr>
        <w:t xml:space="preserve"> depends on VE and migration</w:t>
      </w:r>
      <w:commentRangeEnd w:id="30"/>
      <w:r w:rsidR="002C37EC">
        <w:rPr>
          <w:rStyle w:val="CommentReference"/>
        </w:rPr>
        <w:commentReference w:id="30"/>
      </w:r>
    </w:p>
    <w:p w14:paraId="27FD66C6" w14:textId="0E19CC75" w:rsidR="00044C95" w:rsidRDefault="00611687" w:rsidP="003A5593">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w:t>
      </w:r>
      <w:commentRangeStart w:id="31"/>
      <w:r w:rsidR="0028276D">
        <w:t>4.2</w:t>
      </w:r>
      <w:r w:rsidR="00BB6260">
        <w:t xml:space="preserve"> years for the WC vaccine</w:t>
      </w:r>
      <w:r w:rsidR="0028276D">
        <w:t xml:space="preserve"> in our deterministic model framework</w:t>
      </w:r>
      <w:r w:rsidR="00BB6260">
        <w:t xml:space="preserve"> </w:t>
      </w:r>
      <w:commentRangeEnd w:id="31"/>
      <w:r w:rsidR="00195461">
        <w:rPr>
          <w:rStyle w:val="CommentReference"/>
        </w:rPr>
        <w:commentReference w:id="31"/>
      </w:r>
      <w:r w:rsidR="00C345A8">
        <w:t>(</w:t>
      </w:r>
      <w:commentRangeStart w:id="32"/>
      <w:r w:rsidR="00D60633">
        <w:t>Fig 2</w:t>
      </w:r>
      <w:r>
        <w:t>, dotted line</w:t>
      </w:r>
      <w:commentRangeEnd w:id="32"/>
      <w:r w:rsidR="00393A59">
        <w:rPr>
          <w:rStyle w:val="CommentReference"/>
        </w:rPr>
        <w:commentReference w:id="32"/>
      </w:r>
      <w:r w:rsidR="00C032C9">
        <w:t>)</w:t>
      </w:r>
      <w:r w:rsidR="00CF37BB">
        <w:t>. The inclusion of migration can substan</w:t>
      </w:r>
      <w:r w:rsidR="00C032C9">
        <w:t xml:space="preserve">tially decrease </w:t>
      </w:r>
      <w:r w:rsidR="00586F75">
        <w:t>this duration</w:t>
      </w:r>
      <w:r w:rsidR="00C032C9">
        <w:t>. I</w:t>
      </w:r>
      <w:r w:rsidR="00CF37BB">
        <w:t>n a high-migration setting</w:t>
      </w:r>
      <w:r w:rsidR="00B46985">
        <w:t>,</w:t>
      </w:r>
      <w:r w:rsidR="00CF37BB">
        <w:t xml:space="preserve"> </w:t>
      </w:r>
      <w:r w:rsidR="003A5593">
        <w:t>where individuals on average stay for</w:t>
      </w:r>
      <w:r w:rsidR="00C032C9">
        <w:t xml:space="preserve"> 2 years, the duration of </w:t>
      </w:r>
      <w:commentRangeStart w:id="33"/>
      <w:r w:rsidR="00C032C9">
        <w:t xml:space="preserve">any herd protection </w:t>
      </w:r>
      <w:commentRangeEnd w:id="33"/>
      <w:r w:rsidR="00B46985">
        <w:rPr>
          <w:rStyle w:val="CommentReference"/>
        </w:rPr>
        <w:commentReference w:id="33"/>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D60633">
        <w:t>(Fig 2</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w:t>
      </w:r>
      <w:r w:rsidR="00D60633">
        <w:t>Fig S2</w:t>
      </w:r>
      <w:r w:rsidR="0028276D">
        <w:t>)</w:t>
      </w:r>
      <w:r w:rsidR="008B07D1">
        <w:t>.</w:t>
      </w:r>
      <w:r w:rsidR="00C7026D">
        <w:t xml:space="preserve"> Of interest to policy-makers is not just the duration of any herd protection, but specifically the DHI. </w:t>
      </w:r>
      <w:commentRangeStart w:id="34"/>
      <w:r w:rsidR="003640B7">
        <w:t>Fig S3</w:t>
      </w:r>
      <w:r w:rsidR="00C7026D">
        <w:t xml:space="preserve"> shows the strong positive dependence of DHI on high initial VC and low R</w:t>
      </w:r>
      <w:r w:rsidR="00C7026D">
        <w:softHyphen/>
      </w:r>
      <w:r w:rsidR="00C7026D">
        <w:rPr>
          <w:vertAlign w:val="subscript"/>
        </w:rPr>
        <w:t>0</w:t>
      </w:r>
      <w:r w:rsidR="00C7026D">
        <w:rPr>
          <w:vertAlign w:val="subscript"/>
        </w:rPr>
        <w:softHyphen/>
      </w:r>
      <w:r w:rsidR="00C7026D">
        <w:rPr>
          <w:vertAlign w:val="subscript"/>
        </w:rPr>
        <w:softHyphen/>
      </w:r>
      <w:r w:rsidR="00C7026D">
        <w:t>.</w:t>
      </w:r>
      <w:commentRangeEnd w:id="34"/>
      <w:r w:rsidR="006A4AA9">
        <w:rPr>
          <w:rStyle w:val="CommentReference"/>
        </w:rPr>
        <w:commentReference w:id="34"/>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3DEADFF8" w:rsidR="00BB6260" w:rsidRDefault="00BB6260" w:rsidP="00FF5826">
      <w:commentRangeStart w:id="35"/>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226BF1">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23&lt;/sup&gt;", "plainTextFormattedCitation" : "23", "previouslyFormattedCitation" : "&lt;sup&gt;23&lt;/sup&gt;" }, "properties" : { "noteIndex" : 0 }, "schema" : "https://github.com/citation-style-language/schema/raw/master/csl-citation.json" }</w:instrText>
      </w:r>
      <w:r w:rsidR="00046565">
        <w:fldChar w:fldCharType="separate"/>
      </w:r>
      <w:r w:rsidR="00BD099E" w:rsidRPr="00BD099E">
        <w:rPr>
          <w:noProof/>
          <w:vertAlign w:val="superscript"/>
        </w:rPr>
        <w:t>23</w:t>
      </w:r>
      <w:r w:rsidR="00046565">
        <w:fldChar w:fldCharType="end"/>
      </w:r>
      <w:commentRangeEnd w:id="35"/>
      <w:r w:rsidR="00C917E9">
        <w:rPr>
          <w:rStyle w:val="CommentReference"/>
        </w:rPr>
        <w:commentReference w:id="35"/>
      </w:r>
      <w:r>
        <w:t xml:space="preserve"> </w:t>
      </w:r>
      <w:r w:rsidR="00DC6A61">
        <w:t xml:space="preserve">Holding vaccine coverage at 100%, </w:t>
      </w:r>
      <w:commentRangeStart w:id="36"/>
      <w:r w:rsidR="003640B7">
        <w:t xml:space="preserve">Fig 3 </w:t>
      </w:r>
      <w:r w:rsidR="00890B56">
        <w:t xml:space="preserve">shows </w:t>
      </w:r>
      <w:commentRangeEnd w:id="36"/>
      <w:r w:rsidR="00501AFA">
        <w:rPr>
          <w:rStyle w:val="CommentReference"/>
        </w:rPr>
        <w:commentReference w:id="36"/>
      </w:r>
      <w:r w:rsidR="00890B56">
        <w:t xml:space="preserve">that </w:t>
      </w:r>
      <w:r w:rsidR="0061434F">
        <w:t xml:space="preserve">mass vaccination reduces, but not eliminates, </w:t>
      </w:r>
      <w:r w:rsidR="00890B56">
        <w:t>th</w:t>
      </w:r>
      <w:r w:rsidR="0061434F">
        <w:t>e probability of an outbreak</w:t>
      </w:r>
      <w:r w:rsidR="00B259C1">
        <w:t xml:space="preserve"> </w:t>
      </w:r>
      <w:r w:rsidR="00890B56">
        <w:t xml:space="preserve">for </w:t>
      </w:r>
      <w:proofErr w:type="gramStart"/>
      <w:r w:rsidR="00890B56">
        <w:t>a duration</w:t>
      </w:r>
      <w:proofErr w:type="gramEnd"/>
      <w:r w:rsidR="00890B56">
        <w:t xml:space="preserve"> of time that depends critically on </w:t>
      </w:r>
      <w:r w:rsidR="00284FDC">
        <w:t xml:space="preserve">how the </w:t>
      </w:r>
      <w:r w:rsidR="00890B56">
        <w:t>vaccine efficacy</w:t>
      </w:r>
      <w:r w:rsidR="00284FDC">
        <w:t xml:space="preserve"> wanes over time</w:t>
      </w:r>
      <w:r w:rsidR="00890B56">
        <w:t xml:space="preserve"> and migration rate.</w:t>
      </w:r>
      <w:r w:rsidR="00561BAD">
        <w:t xml:space="preserve"> </w:t>
      </w:r>
      <w:commentRangeStart w:id="37"/>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commentRangeEnd w:id="37"/>
      <w:r w:rsidR="00DC7BB9">
        <w:rPr>
          <w:rStyle w:val="CommentReference"/>
        </w:rPr>
        <w:commentReference w:id="37"/>
      </w:r>
      <w:r w:rsidR="00611687">
        <w:t>F</w:t>
      </w:r>
      <w:r w:rsidR="00537BAE">
        <w:t xml:space="preserve">or a setting with high transmission potential and high migration (red solid line), mass </w:t>
      </w:r>
      <w:del w:id="38" w:author="Andrew Azman" w:date="2017-01-18T13:33:00Z">
        <w:r w:rsidR="00537BAE" w:rsidDel="00FF5826">
          <w:delText xml:space="preserve">WC </w:delText>
        </w:r>
      </w:del>
      <w:r w:rsidR="00537BAE">
        <w:t xml:space="preserve">vaccination may not be able to achieve herd immunity, but </w:t>
      </w:r>
      <w:r w:rsidR="00611687">
        <w:t xml:space="preserve">can </w:t>
      </w:r>
      <w:r w:rsidR="00537BAE">
        <w:t>still drastically reduce</w:t>
      </w:r>
      <w:r w:rsidR="00FF5826">
        <w:t xml:space="preserve"> the probability of an outbreak (given an introduction of a case)</w:t>
      </w:r>
      <w:r w:rsidR="00537BAE">
        <w:t xml:space="preserve"> </w:t>
      </w:r>
      <w:r w:rsidR="00611687">
        <w:t xml:space="preserve">by nearly 50 </w:t>
      </w:r>
      <w:commentRangeStart w:id="39"/>
      <w:r w:rsidR="00611687">
        <w:t>percentage points</w:t>
      </w:r>
      <w:commentRangeEnd w:id="39"/>
      <w:r w:rsidR="00FF5826">
        <w:rPr>
          <w:rStyle w:val="CommentReference"/>
        </w:rPr>
        <w:commentReference w:id="39"/>
      </w:r>
      <w:del w:id="40" w:author="Andrew Azman" w:date="2017-01-18T13:33:00Z">
        <w:r w:rsidR="00611687" w:rsidDel="00FF5826">
          <w:delText xml:space="preserve"> </w:delText>
        </w:r>
        <w:r w:rsidR="00537BAE" w:rsidDel="00FF5826">
          <w:delText>the probability of an outbreak given introduct</w:delText>
        </w:r>
        <w:r w:rsidR="00611687" w:rsidDel="00FF5826">
          <w:delText>ion</w:delText>
        </w:r>
      </w:del>
      <w:r w:rsidR="00537BAE">
        <w:t>.</w:t>
      </w:r>
    </w:p>
    <w:p w14:paraId="37C3474B" w14:textId="77777777" w:rsidR="00F539C6" w:rsidRDefault="00F539C6"/>
    <w:p w14:paraId="40699E4C" w14:textId="52AF7A81" w:rsidR="006B582E" w:rsidRPr="006B582E" w:rsidRDefault="00AC44CF">
      <w:pPr>
        <w:rPr>
          <w:i/>
        </w:rPr>
      </w:pPr>
      <w:commentRangeStart w:id="41"/>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commentRangeEnd w:id="41"/>
      <w:r w:rsidR="0071291D">
        <w:rPr>
          <w:rStyle w:val="CommentReference"/>
        </w:rPr>
        <w:commentReference w:id="41"/>
      </w:r>
    </w:p>
    <w:p w14:paraId="5AD8BA13" w14:textId="1C2792C2"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w:t>
      </w:r>
      <w:r w:rsidR="00E00EAB">
        <w:t xml:space="preserve">and </w:t>
      </w:r>
      <w:r w:rsidR="00014111">
        <w:t xml:space="preserve">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002C0D">
        <w:t xml:space="preserve"> (Fig 4</w:t>
      </w:r>
      <w:r w:rsidR="00AC44CF">
        <w:t>)</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commentRangeStart w:id="42"/>
      <w:r w:rsidR="006D6B6D">
        <w:t xml:space="preserve">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 xml:space="preserve">rough “Mass </w:t>
      </w:r>
      <w:r w:rsidR="00E00EAB">
        <w:t xml:space="preserve">and </w:t>
      </w:r>
      <w:r w:rsidR="003B6D69">
        <w:t>Maintain”, and</w:t>
      </w:r>
      <w:r w:rsidR="003B3505">
        <w:t xml:space="preserve"> </w:t>
      </w:r>
      <w:r w:rsidR="00E3037F">
        <w:t>4.0 years through routine v</w:t>
      </w:r>
      <w:r w:rsidR="00B23DD8">
        <w:t>accination</w:t>
      </w:r>
      <w:r w:rsidR="00E86EA7">
        <w:t xml:space="preserve"> </w:t>
      </w:r>
      <w:r w:rsidR="00002C0D">
        <w:t>(Fig 4</w:t>
      </w:r>
      <w:r w:rsidR="009E526A">
        <w:t>)</w:t>
      </w:r>
      <w:r w:rsidR="00493178">
        <w:t>.</w:t>
      </w:r>
      <w:r w:rsidR="00077B6C">
        <w:t xml:space="preserve"> </w:t>
      </w:r>
      <w:commentRangeEnd w:id="42"/>
      <w:r w:rsidR="00B50544">
        <w:rPr>
          <w:rStyle w:val="CommentReference"/>
        </w:rPr>
        <w:commentReference w:id="42"/>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6D780312" w:rsidR="00966387" w:rsidRDefault="004203D1" w:rsidP="00041293">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w:t>
      </w:r>
      <w:r w:rsidR="00C04090">
        <w:lastRenderedPageBreak/>
        <w:t xml:space="preserve">optimize OCV impact, there is a </w:t>
      </w:r>
      <w:commentRangeStart w:id="43"/>
      <w:r w:rsidR="00C04090">
        <w:t xml:space="preserve">tension </w:t>
      </w:r>
      <w:commentRangeEnd w:id="43"/>
      <w:r w:rsidR="007766B0">
        <w:rPr>
          <w:rStyle w:val="CommentReference"/>
        </w:rPr>
        <w:commentReference w:id="43"/>
      </w:r>
      <w:r w:rsidR="00C04090">
        <w:t xml:space="preserve">between </w:t>
      </w:r>
      <w:r w:rsidR="00167FD3">
        <w:t xml:space="preserve">targeting </w:t>
      </w:r>
      <w:r w:rsidR="00C04090">
        <w:t xml:space="preserve">remote </w:t>
      </w:r>
      <w:r w:rsidR="00167FD3">
        <w:t>communities</w:t>
      </w:r>
      <w:r w:rsidR="00C04090">
        <w:t>, where</w:t>
      </w:r>
      <w:ins w:id="44" w:author="Andrew Azman" w:date="2017-01-18T15:59:00Z">
        <w:r w:rsidR="00041293">
          <w:t xml:space="preserve"> herd</w:t>
        </w:r>
      </w:ins>
      <w:del w:id="45" w:author="Andrew Azman" w:date="2017-01-18T15:59:00Z">
        <w:r w:rsidR="00C04090" w:rsidDel="00041293">
          <w:delText xml:space="preserve"> OCV</w:delText>
        </w:r>
      </w:del>
      <w:r w:rsidR="00C04090">
        <w:t xml:space="preserve"> </w:t>
      </w:r>
      <w:del w:id="46" w:author="Andrew Azman" w:date="2017-01-18T15:59:00Z">
        <w:r w:rsidR="00C04090" w:rsidDel="00041293">
          <w:delText xml:space="preserve">protection </w:delText>
        </w:r>
      </w:del>
      <w:ins w:id="47" w:author="Andrew Azman" w:date="2017-01-18T15:59:00Z">
        <w:r w:rsidR="00041293">
          <w:t>immunity may</w:t>
        </w:r>
      </w:ins>
      <w:del w:id="48" w:author="Andrew Azman" w:date="2017-01-18T15:59:00Z">
        <w:r w:rsidR="002C24BA" w:rsidDel="00041293">
          <w:delText>is</w:delText>
        </w:r>
      </w:del>
      <w:r w:rsidR="00C04090">
        <w:t xml:space="preserve"> </w:t>
      </w:r>
      <w:del w:id="49" w:author="Andrew Azman" w:date="2017-01-18T15:59:00Z">
        <w:r w:rsidR="00C04090" w:rsidDel="00041293">
          <w:delText>long-</w:delText>
        </w:r>
      </w:del>
      <w:r w:rsidR="00C04090">
        <w:t>last</w:t>
      </w:r>
      <w:ins w:id="50" w:author="Andrew Azman" w:date="2017-01-18T15:59:00Z">
        <w:r w:rsidR="00041293">
          <w:t xml:space="preserve"> long due to low immigration</w:t>
        </w:r>
      </w:ins>
      <w:del w:id="51" w:author="Andrew Azman" w:date="2017-01-18T15:59:00Z">
        <w:r w:rsidR="00C04090" w:rsidDel="00041293">
          <w:delText>ing</w:delText>
        </w:r>
      </w:del>
      <w:r w:rsidR="002C24BA">
        <w:t xml:space="preserve"> but cholera introduction is rare</w:t>
      </w:r>
      <w:r w:rsidR="00C04090">
        <w:t>, and highly mobile communities, where the opposite is expected.</w:t>
      </w:r>
      <w:r w:rsidR="000E5D49">
        <w:t xml:space="preserve"> </w:t>
      </w:r>
      <w:commentRangeStart w:id="52"/>
      <w:r w:rsidR="00002C0D">
        <w:t xml:space="preserve">Fig 5 </w:t>
      </w:r>
      <w:r w:rsidR="000E5D49">
        <w:t>show</w:t>
      </w:r>
      <w:r w:rsidR="00551453">
        <w:t>s</w:t>
      </w:r>
      <w:commentRangeEnd w:id="52"/>
      <w:r w:rsidR="00744CD9">
        <w:rPr>
          <w:rStyle w:val="CommentReference"/>
        </w:rPr>
        <w:commentReference w:id="52"/>
      </w:r>
      <w:r w:rsidR="00456D57">
        <w:t xml:space="preserve"> that communities with </w:t>
      </w:r>
      <w:commentRangeStart w:id="53"/>
      <w:r w:rsidR="00456D57">
        <w:t xml:space="preserve">intermediate levels of connectedness </w:t>
      </w:r>
      <w:commentRangeEnd w:id="53"/>
      <w:r w:rsidR="00046563">
        <w:rPr>
          <w:rStyle w:val="CommentReference"/>
        </w:rPr>
        <w:commentReference w:id="53"/>
      </w:r>
      <w:r w:rsidR="00456D57">
        <w:t>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002C0D">
        <w:t xml:space="preserve"> of Fig 5</w:t>
      </w:r>
      <w:r w:rsidR="00501B43">
        <w:t>,</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226BF1">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9&lt;/sup&gt;", "plainTextFormattedCitation" : "19", "previouslyFormattedCitation" : "&lt;sup&gt;19&lt;/sup&gt;" }, "properties" : { "noteIndex" : 0 }, "schema" : "https://github.com/citation-style-language/schema/raw/master/csl-citation.json" }</w:instrText>
      </w:r>
      <w:r w:rsidR="00046565">
        <w:fldChar w:fldCharType="separate"/>
      </w:r>
      <w:r w:rsidR="00BD099E" w:rsidRPr="00BD099E">
        <w:rPr>
          <w:noProof/>
          <w:vertAlign w:val="superscript"/>
        </w:rPr>
        <w:t>19</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5CCF5D4C" w14:textId="493BE4F2" w:rsidR="00520DD4"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w:t>
      </w:r>
      <w:r w:rsidR="00002C0D">
        <w:t>Fig 6A</w:t>
      </w:r>
      <w:r>
        <w:t xml:space="preserve">). </w:t>
      </w:r>
      <w:r w:rsidR="006000DB">
        <w:t>L</w:t>
      </w:r>
      <w:r>
        <w:t xml:space="preserve">arge </w:t>
      </w:r>
      <w:proofErr w:type="spellStart"/>
      <w:r w:rsidR="006000DB">
        <w:t>k</w:t>
      </w:r>
      <w:r>
        <w:t>OCV</w:t>
      </w:r>
      <w:proofErr w:type="spellEnd"/>
      <w:r>
        <w:t xml:space="preserve"> campaigns were performed</w:t>
      </w:r>
      <w:r w:rsidR="006000DB">
        <w:t xml:space="preserve"> in July 2014 (66,529 doses) and June 2015 (146,720 doses)</w:t>
      </w:r>
      <w:r>
        <w:t>.</w:t>
      </w:r>
      <w:r w:rsidR="006000DB">
        <w:fldChar w:fldCharType="begin" w:fldLock="1"/>
      </w:r>
      <w:r w:rsidR="00226BF1">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lt;sup&gt;24,25&lt;/sup&gt;", "plainTextFormattedCitation" : "24,25", "previouslyFormattedCitation" : "&lt;sup&gt;24,25&lt;/sup&gt;" }, "properties" : { "noteIndex" : 0 }, "schema" : "https://github.com/citation-style-language/schema/raw/master/csl-citation.json" }</w:instrText>
      </w:r>
      <w:r w:rsidR="006000DB">
        <w:fldChar w:fldCharType="separate"/>
      </w:r>
      <w:r w:rsidR="00BD099E" w:rsidRPr="00BD099E">
        <w:rPr>
          <w:noProof/>
          <w:vertAlign w:val="superscript"/>
        </w:rPr>
        <w:t>24,25</w:t>
      </w:r>
      <w:r w:rsidR="006000DB">
        <w:fldChar w:fldCharType="end"/>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966387">
        <w:t xml:space="preserve"> to</w:t>
      </w:r>
      <w:r w:rsidR="005157F8">
        <w:t xml:space="preserve"> 82.4</w:t>
      </w:r>
      <w:r w:rsidR="001B3F77">
        <w:t>%</w:t>
      </w:r>
      <w:r w:rsidR="00966387">
        <w:t xml:space="preserve"> </w:t>
      </w:r>
      <w:r w:rsidR="00944310">
        <w:t xml:space="preserve">on </w:t>
      </w:r>
      <w:r w:rsidR="00966387">
        <w:t xml:space="preserve">October 16, 2016, </w:t>
      </w:r>
      <w:r w:rsidR="00944310">
        <w:t>when</w:t>
      </w:r>
      <w:r w:rsidR="00966387">
        <w:t xml:space="preserve"> the first cholera case of the outbreak was detected (</w:t>
      </w:r>
      <w:r w:rsidR="00002C0D">
        <w:t>Fig 6B</w:t>
      </w:r>
      <w:r w:rsidR="00966387">
        <w:t>).</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5157F8">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w:t>
      </w:r>
      <w:r w:rsidR="00944310">
        <w:t>1.</w:t>
      </w:r>
      <w:r w:rsidR="005157F8">
        <w:t>23</w:t>
      </w:r>
      <w:r w:rsidR="00966387">
        <w:t>,</w:t>
      </w:r>
      <w:r>
        <w:t xml:space="preserve"> which</w:t>
      </w:r>
      <w:r w:rsidR="00966387">
        <w:t xml:space="preserve"> </w:t>
      </w:r>
      <w:r>
        <w:t>corresponds</w:t>
      </w:r>
      <w:r w:rsidR="00966387">
        <w:t xml:space="preserve"> to a </w:t>
      </w:r>
      <w:r w:rsidR="00BF150A">
        <w:t xml:space="preserve">sizeable </w:t>
      </w:r>
      <w:r w:rsidR="005157F8">
        <w:t>36.1</w:t>
      </w:r>
      <w:r w:rsidR="00966387">
        <w:t>% probability that the introduction of a single cholera case would spark an outbreak of at least 50 cases (</w:t>
      </w:r>
      <w:r w:rsidR="00002C0D">
        <w:t>Fig 6C</w:t>
      </w:r>
      <w:r w:rsidR="00966387">
        <w:t>).</w:t>
      </w:r>
      <w:r w:rsidR="00BF150A">
        <w:t xml:space="preserve"> </w:t>
      </w:r>
      <w:commentRangeStart w:id="54"/>
      <w:r w:rsidR="00BF150A">
        <w:t xml:space="preserve">To assess what </w:t>
      </w:r>
      <m:oMath>
        <m:sSub>
          <m:sSubPr>
            <m:ctrlPr>
              <w:ins w:id="55"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w:t>
      </w:r>
      <w:commentRangeStart w:id="56"/>
      <w:r w:rsidR="00BF150A">
        <w:t>mul</w:t>
      </w:r>
      <w:proofErr w:type="spellStart"/>
      <w:r w:rsidR="00BF150A">
        <w:t>tiple</w:t>
      </w:r>
      <w:proofErr w:type="spellEnd"/>
      <w:r w:rsidR="00BF150A">
        <w:t xml:space="preserve"> retrospective methods</w:t>
      </w:r>
      <w:commentRangeEnd w:id="56"/>
      <w:r w:rsidR="00503C7E">
        <w:rPr>
          <w:rStyle w:val="CommentReference"/>
        </w:rPr>
        <w:commentReference w:id="56"/>
      </w:r>
      <w:r w:rsidR="00BF150A">
        <w:t xml:space="preserve">. We found that </w:t>
      </w:r>
      <w:r w:rsidR="00520DD4">
        <w:t xml:space="preserve">a mean </w:t>
      </w:r>
      <m:oMath>
        <m:sSub>
          <m:sSubPr>
            <m:ctrlPr>
              <w:ins w:id="57" w:author="Corey Peak" w:date="2017-01-23T14:08:00Z">
                <w:rPr>
                  <w:rFonts w:ascii="Cambria Math" w:hAnsi="Cambria Math"/>
                  <w:i/>
                </w:rPr>
              </w:ins>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w:t>
      </w:r>
      <w:r w:rsidR="00002C0D">
        <w:t>Fig S4</w:t>
      </w:r>
      <w:r w:rsidR="00BF150A">
        <w:t>).</w:t>
      </w:r>
      <w:commentRangeEnd w:id="54"/>
      <w:r w:rsidR="00647CD9">
        <w:rPr>
          <w:rStyle w:val="CommentReference"/>
        </w:rPr>
        <w:commentReference w:id="54"/>
      </w:r>
    </w:p>
    <w:p w14:paraId="7ECABF59" w14:textId="77777777" w:rsidR="00520DD4" w:rsidRDefault="00520DD4" w:rsidP="00520DD4"/>
    <w:p w14:paraId="4206D01F" w14:textId="23506757" w:rsidR="00624556" w:rsidRPr="00DF6B9D" w:rsidRDefault="00100825" w:rsidP="00C976A5">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46</m:t>
        </m:r>
      </m:oMath>
      <w:r>
        <w:t xml:space="preserve">, which would render </w:t>
      </w:r>
      <w:r w:rsidR="00DF6B9D">
        <w:t xml:space="preserve">herd immunity even when </w:t>
      </w:r>
      <m:oMath>
        <m:sSub>
          <m:sSubPr>
            <m:ctrlPr>
              <w:ins w:id="58" w:author="Corey Peak" w:date="2017-01-23T14:08:00Z">
                <w:rPr>
                  <w:rFonts w:ascii="Cambria Math" w:hAnsi="Cambria Math"/>
                  <w:i/>
                </w:rPr>
              </w:ins>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ins w:id="59" w:author="Corey Peak" w:date="2017-01-26T10:32:00Z">
        <w:r w:rsidR="00D22BC8">
          <w:rPr>
            <w:b/>
          </w:rPr>
          <w:t>Magnitude</w:t>
        </w:r>
      </w:ins>
      <w:ins w:id="60" w:author="Corey Peak" w:date="2017-01-26T10:31:00Z">
        <w:r w:rsidR="00D22BC8">
          <w:rPr>
            <w:b/>
          </w:rPr>
          <w:t xml:space="preserve"> of potential drivers of waning herd immunity in </w:t>
        </w:r>
        <w:proofErr w:type="spellStart"/>
        <w:r w:rsidR="00D22BC8">
          <w:rPr>
            <w:b/>
          </w:rPr>
          <w:t>Bentiu</w:t>
        </w:r>
        <w:proofErr w:type="spellEnd"/>
        <w:r w:rsidR="00D22BC8">
          <w:rPr>
            <w:b/>
          </w:rPr>
          <w:t xml:space="preserve"> </w:t>
        </w:r>
        <w:proofErr w:type="spellStart"/>
        <w:r w:rsidR="00D22BC8">
          <w:rPr>
            <w:b/>
          </w:rPr>
          <w:t>PoC</w:t>
        </w:r>
      </w:ins>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Change w:id="61">
          <w:tblGrid>
            <w:gridCol w:w="1620"/>
            <w:gridCol w:w="1080"/>
            <w:gridCol w:w="1260"/>
            <w:gridCol w:w="1170"/>
            <w:gridCol w:w="1080"/>
            <w:gridCol w:w="1350"/>
            <w:gridCol w:w="810"/>
            <w:gridCol w:w="1440"/>
          </w:tblGrid>
        </w:tblGridChange>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DDAF7C2" w:rsidR="007C15E6" w:rsidRPr="009D0774" w:rsidRDefault="00944310" w:rsidP="00D65AB7">
            <w:pPr>
              <w:jc w:val="center"/>
              <w:rPr>
                <w:sz w:val="20"/>
                <w:szCs w:val="20"/>
              </w:rPr>
            </w:pPr>
            <w:r>
              <w:rPr>
                <w:sz w:val="20"/>
                <w:szCs w:val="20"/>
              </w:rPr>
              <w:t>59.4</w:t>
            </w:r>
            <w:r w:rsidR="00722B8E">
              <w:rPr>
                <w:sz w:val="20"/>
                <w:szCs w:val="20"/>
              </w:rPr>
              <w:t>%</w:t>
            </w:r>
          </w:p>
        </w:tc>
        <w:tc>
          <w:tcPr>
            <w:tcW w:w="810" w:type="dxa"/>
            <w:vAlign w:val="center"/>
          </w:tcPr>
          <w:p w14:paraId="42B31062" w14:textId="09EF9E8D" w:rsidR="007C15E6" w:rsidRPr="009D0774" w:rsidRDefault="0030265A" w:rsidP="007C15E6">
            <w:pPr>
              <w:jc w:val="center"/>
              <w:rPr>
                <w:sz w:val="20"/>
                <w:szCs w:val="20"/>
              </w:rPr>
            </w:pPr>
            <w:r>
              <w:rPr>
                <w:sz w:val="20"/>
                <w:szCs w:val="20"/>
              </w:rPr>
              <w:t>2</w:t>
            </w:r>
            <w:r w:rsidR="007C15E6">
              <w:rPr>
                <w:sz w:val="20"/>
                <w:szCs w:val="20"/>
              </w:rPr>
              <w:t>5</w:t>
            </w:r>
            <w:r>
              <w:rPr>
                <w:sz w:val="20"/>
                <w:szCs w:val="20"/>
              </w:rPr>
              <w:t>.0</w:t>
            </w:r>
            <w:r w:rsidR="00F20348">
              <w:rPr>
                <w:sz w:val="20"/>
                <w:szCs w:val="20"/>
              </w:rPr>
              <w:t>%</w:t>
            </w:r>
          </w:p>
        </w:tc>
        <w:tc>
          <w:tcPr>
            <w:tcW w:w="1440" w:type="dxa"/>
            <w:vAlign w:val="center"/>
          </w:tcPr>
          <w:p w14:paraId="289769CA" w14:textId="0A4E782E" w:rsidR="007C15E6" w:rsidRPr="009D0774" w:rsidRDefault="0030265A" w:rsidP="009D0774">
            <w:pPr>
              <w:jc w:val="center"/>
              <w:rPr>
                <w:sz w:val="20"/>
                <w:szCs w:val="20"/>
              </w:rPr>
            </w:pPr>
            <w:r>
              <w:rPr>
                <w:sz w:val="20"/>
                <w:szCs w:val="20"/>
              </w:rPr>
              <w:t>34.1</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D54BFCC" w:rsidR="007C15E6" w:rsidRPr="009D0774" w:rsidRDefault="005157F8" w:rsidP="00D65AB7">
            <w:pPr>
              <w:jc w:val="center"/>
              <w:rPr>
                <w:sz w:val="20"/>
                <w:szCs w:val="20"/>
              </w:rPr>
            </w:pPr>
            <w:r>
              <w:rPr>
                <w:sz w:val="20"/>
                <w:szCs w:val="20"/>
              </w:rPr>
              <w:t>59.5</w:t>
            </w:r>
            <w:r w:rsidR="00722B8E">
              <w:rPr>
                <w:sz w:val="20"/>
                <w:szCs w:val="20"/>
              </w:rPr>
              <w:t>%</w:t>
            </w:r>
          </w:p>
        </w:tc>
        <w:tc>
          <w:tcPr>
            <w:tcW w:w="810" w:type="dxa"/>
            <w:vAlign w:val="center"/>
          </w:tcPr>
          <w:p w14:paraId="0D858296" w14:textId="42D3AE6A" w:rsidR="007C15E6" w:rsidRPr="009D0774" w:rsidRDefault="007C15E6" w:rsidP="007C15E6">
            <w:pPr>
              <w:jc w:val="center"/>
              <w:rPr>
                <w:sz w:val="20"/>
                <w:szCs w:val="20"/>
              </w:rPr>
            </w:pPr>
            <w:r>
              <w:rPr>
                <w:sz w:val="20"/>
                <w:szCs w:val="20"/>
              </w:rPr>
              <w:t>2</w:t>
            </w:r>
            <w:r w:rsidR="0030265A">
              <w:rPr>
                <w:sz w:val="20"/>
                <w:szCs w:val="20"/>
              </w:rPr>
              <w:t>5.1</w:t>
            </w:r>
            <w:r w:rsidR="00F20348">
              <w:rPr>
                <w:sz w:val="20"/>
                <w:szCs w:val="20"/>
              </w:rPr>
              <w:t>%</w:t>
            </w:r>
          </w:p>
        </w:tc>
        <w:tc>
          <w:tcPr>
            <w:tcW w:w="1440" w:type="dxa"/>
            <w:vAlign w:val="center"/>
          </w:tcPr>
          <w:p w14:paraId="5EBA50A3" w14:textId="6141CC7A" w:rsidR="007C15E6" w:rsidRPr="009D0774" w:rsidRDefault="0030265A" w:rsidP="009D0774">
            <w:pPr>
              <w:jc w:val="center"/>
              <w:rPr>
                <w:sz w:val="20"/>
                <w:szCs w:val="20"/>
              </w:rPr>
            </w:pPr>
            <w:r>
              <w:rPr>
                <w:sz w:val="20"/>
                <w:szCs w:val="20"/>
              </w:rPr>
              <w:t>34.2</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63712F"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09710AE0" w:rsidR="007C15E6" w:rsidRPr="009D0774" w:rsidRDefault="005157F8" w:rsidP="00D65AB7">
            <w:pPr>
              <w:jc w:val="center"/>
              <w:rPr>
                <w:sz w:val="20"/>
                <w:szCs w:val="20"/>
              </w:rPr>
            </w:pPr>
            <w:r>
              <w:rPr>
                <w:sz w:val="20"/>
                <w:szCs w:val="20"/>
              </w:rPr>
              <w:t>38.3</w:t>
            </w:r>
            <w:r w:rsidR="00722B8E">
              <w:rPr>
                <w:sz w:val="20"/>
                <w:szCs w:val="20"/>
              </w:rPr>
              <w:t>%</w:t>
            </w:r>
          </w:p>
        </w:tc>
        <w:tc>
          <w:tcPr>
            <w:tcW w:w="810" w:type="dxa"/>
            <w:vAlign w:val="center"/>
          </w:tcPr>
          <w:p w14:paraId="5CF8A0D1" w14:textId="3FBD17B2" w:rsidR="007C15E6" w:rsidRPr="009D0774" w:rsidRDefault="0030265A" w:rsidP="007C15E6">
            <w:pPr>
              <w:jc w:val="center"/>
              <w:rPr>
                <w:sz w:val="20"/>
                <w:szCs w:val="20"/>
              </w:rPr>
            </w:pPr>
            <w:r>
              <w:rPr>
                <w:sz w:val="20"/>
                <w:szCs w:val="20"/>
              </w:rPr>
              <w:t>3.9</w:t>
            </w:r>
            <w:r w:rsidR="00F20348">
              <w:rPr>
                <w:sz w:val="20"/>
                <w:szCs w:val="20"/>
              </w:rPr>
              <w:t>%</w:t>
            </w:r>
          </w:p>
        </w:tc>
        <w:tc>
          <w:tcPr>
            <w:tcW w:w="1440" w:type="dxa"/>
            <w:vAlign w:val="center"/>
          </w:tcPr>
          <w:p w14:paraId="1EA7784F" w14:textId="62795BFB" w:rsidR="007C15E6" w:rsidRPr="009D0774" w:rsidRDefault="0030265A" w:rsidP="009D0774">
            <w:pPr>
              <w:jc w:val="center"/>
              <w:rPr>
                <w:sz w:val="20"/>
                <w:szCs w:val="20"/>
              </w:rPr>
            </w:pPr>
            <w:r>
              <w:rPr>
                <w:sz w:val="20"/>
                <w:szCs w:val="20"/>
              </w:rPr>
              <w:t>5.3</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63712F"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4AA4724B" w:rsidR="007C15E6" w:rsidRPr="009D0774" w:rsidRDefault="005157F8" w:rsidP="00D65AB7">
            <w:pPr>
              <w:jc w:val="center"/>
              <w:rPr>
                <w:sz w:val="20"/>
                <w:szCs w:val="20"/>
              </w:rPr>
            </w:pPr>
            <w:r>
              <w:rPr>
                <w:sz w:val="20"/>
                <w:szCs w:val="20"/>
              </w:rPr>
              <w:t>53.8</w:t>
            </w:r>
            <w:r w:rsidR="00722B8E">
              <w:rPr>
                <w:sz w:val="20"/>
                <w:szCs w:val="20"/>
              </w:rPr>
              <w:t>%</w:t>
            </w:r>
          </w:p>
        </w:tc>
        <w:tc>
          <w:tcPr>
            <w:tcW w:w="810" w:type="dxa"/>
            <w:vAlign w:val="center"/>
          </w:tcPr>
          <w:p w14:paraId="76326CC5" w14:textId="594F2D32" w:rsidR="007C15E6" w:rsidRPr="009D0774" w:rsidRDefault="0030265A" w:rsidP="007C15E6">
            <w:pPr>
              <w:jc w:val="center"/>
              <w:rPr>
                <w:sz w:val="20"/>
                <w:szCs w:val="20"/>
              </w:rPr>
            </w:pPr>
            <w:r>
              <w:rPr>
                <w:sz w:val="20"/>
                <w:szCs w:val="20"/>
              </w:rPr>
              <w:t>19.4</w:t>
            </w:r>
            <w:r w:rsidR="00F20348">
              <w:rPr>
                <w:sz w:val="20"/>
                <w:szCs w:val="20"/>
              </w:rPr>
              <w:t>%</w:t>
            </w:r>
          </w:p>
        </w:tc>
        <w:tc>
          <w:tcPr>
            <w:tcW w:w="1440" w:type="dxa"/>
            <w:vAlign w:val="center"/>
          </w:tcPr>
          <w:p w14:paraId="594073F6" w14:textId="2D899D4B" w:rsidR="007C15E6" w:rsidRPr="009D0774" w:rsidRDefault="0030265A" w:rsidP="009D0774">
            <w:pPr>
              <w:jc w:val="center"/>
              <w:rPr>
                <w:sz w:val="20"/>
                <w:szCs w:val="20"/>
              </w:rPr>
            </w:pPr>
            <w:r>
              <w:rPr>
                <w:sz w:val="20"/>
                <w:szCs w:val="20"/>
              </w:rPr>
              <w:t>26.4</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63712F"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63712F"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4C591BE2" w:rsidR="00B160BF" w:rsidRPr="009D0774" w:rsidRDefault="005157F8" w:rsidP="00D65AB7">
            <w:pPr>
              <w:jc w:val="center"/>
              <w:rPr>
                <w:sz w:val="20"/>
                <w:szCs w:val="20"/>
              </w:rPr>
            </w:pPr>
            <w:r>
              <w:rPr>
                <w:sz w:val="20"/>
                <w:szCs w:val="20"/>
              </w:rPr>
              <w:t>82.4</w:t>
            </w:r>
            <w:r w:rsidR="00722B8E">
              <w:rPr>
                <w:sz w:val="20"/>
                <w:szCs w:val="20"/>
              </w:rPr>
              <w:t>%</w:t>
            </w:r>
          </w:p>
        </w:tc>
        <w:tc>
          <w:tcPr>
            <w:tcW w:w="810" w:type="dxa"/>
            <w:vAlign w:val="center"/>
          </w:tcPr>
          <w:p w14:paraId="61495B5E" w14:textId="63D0E409" w:rsidR="00B160BF" w:rsidRPr="00786B9B" w:rsidRDefault="0030265A" w:rsidP="00F20348">
            <w:pPr>
              <w:jc w:val="center"/>
              <w:rPr>
                <w:sz w:val="20"/>
                <w:szCs w:val="20"/>
              </w:rPr>
            </w:pPr>
            <w:r>
              <w:rPr>
                <w:sz w:val="20"/>
                <w:szCs w:val="20"/>
              </w:rPr>
              <w:t>48.0</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591D1576" w14:textId="7A25E96E" w:rsidR="00A4567B" w:rsidRPr="006118CA" w:rsidRDefault="00A4567B" w:rsidP="00A4567B">
      <w:r>
        <w:t xml:space="preserve">We demonstrate that even for a population that recently underwent a mass OCV campaign, there may still be a chance of cholera re-emergence in the near future, but this risk can be reduced by high vaccine coverage. Such re-emergence does not imply vaccine failure, but instead can result from waning direct effects or population turnover via migration or birth and death. </w:t>
      </w:r>
    </w:p>
    <w:p w14:paraId="6F65D2F0" w14:textId="77777777" w:rsidR="00612D10" w:rsidRPr="001850C4" w:rsidRDefault="00612D10">
      <w:pPr>
        <w:rPr>
          <w:b/>
        </w:rPr>
      </w:pPr>
    </w:p>
    <w:p w14:paraId="0A3EFFA7" w14:textId="1059FCF3" w:rsidR="00575CD5" w:rsidRDefault="00575CD5" w:rsidP="00575CD5">
      <w:r>
        <w:t xml:space="preserve">Our results can help inform decision-makers about the time window they can expect a population to resist a cholera outbreak even if the pathogen were to be introduced. During this window, </w:t>
      </w:r>
      <w:r w:rsidR="00A4567B">
        <w:t xml:space="preserve">complementary </w:t>
      </w:r>
      <w:r>
        <w:t>interventions can be scaled-up to provide longer-term protection, or a data-driven routine re-vaccination schedule can be determined. We developed an interactive tool to facilitate implementation of these results for a user-defined setting (</w:t>
      </w:r>
      <w:hyperlink r:id="rId13"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62166E2C" w:rsidR="00575CD5" w:rsidRDefault="00575CD5" w:rsidP="007A6AEE">
      <w:r>
        <w:t xml:space="preserve">One </w:t>
      </w:r>
      <w:commentRangeStart w:id="62"/>
      <w:r>
        <w:t xml:space="preserve">practical </w:t>
      </w:r>
      <w:commentRangeEnd w:id="62"/>
      <w:r w:rsidR="003210F2">
        <w:rPr>
          <w:rStyle w:val="CommentReference"/>
        </w:rPr>
        <w:commentReference w:id="62"/>
      </w:r>
      <w:r>
        <w:t xml:space="preserve">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as seen through forty-plus years with the WHO Expanded </w:t>
      </w:r>
      <w:proofErr w:type="spellStart"/>
      <w:r w:rsidR="00811CA3">
        <w:t>Programme</w:t>
      </w:r>
      <w:proofErr w:type="spellEnd"/>
      <w:r w:rsidR="00811CA3">
        <w:t xml:space="preserve"> on Immunization (EPI).</w:t>
      </w:r>
      <w:r w:rsidR="00B44C2D">
        <w:fldChar w:fldCharType="begin" w:fldLock="1"/>
      </w:r>
      <w:r w:rsidR="00B44C2D">
        <w:instrText>ADDIN CSL_CITATION { "citationItems" : [ { "id" : "ITEM-1", "itemData" : { "DOI" : "10.9745/GHSP-D-14-00137", "ISBN" : "10.9745/GHSP-D-14-00137", "ISSN" : "2169-575X", "PMID" : "25611473", "abstract" : "Vaccine costs in the developing world have grown from , US$1/child in 2001 to about $21 for boys and $35 for girls in 2014, as more and costlier vaccines are being introduced into national immunization programs. To address these and other challenges, additional efforts are needed to strengthen 8 critical components of routine immunization: (1) policy, standards, and guidelines; (2) governance, organization, and management; (3) human resources; (4) vaccine, cold chain, and logistics management; (5) service delivery; (6) communication and community partnerships; (7) data generation and use; and (8) sustainable financing. BACKGROUND", "author" : [ { "dropping-particle" : "", "family" : "Shen", "given" : "Angela K", "non-dropping-particle" : "", "parse-names" : false, "suffix" : "" }, { "dropping-particle" : "", "family" : "Fields", "given" : "Rebecca", "non-dropping-particle" : "", "parse-names" : false, "suffix" : "" }, { "dropping-particle" : "", "family" : "McQuestion", "given" : "Mike", "non-dropping-particle" : "", "parse-names" : false, "suffix" : "" } ], "container-title" : "Global health, science and practice", "id" : "ITEM-1", "issue" : "4", "issued" : { "date-parts" : [ [ "2014" ] ] }, "page" : "381-94", "title" : "The future of routine immunization in the developing world: challenges and opportunities.", "type" : "article-journal", "volume" : "2" }, "uris" : [ "http://www.mendeley.com/documents/?uuid=29b9b20f-721e-4a27-8c5d-783a720fff7e" ] } ], "mendeley" : { "formattedCitation" : "&lt;sup&gt;26&lt;/sup&gt;", "plainTextFormattedCitation" : "26" }, "properties" : { "noteIndex" : 0 }, "schema" : "https://github.com/citation-style-language/schema/raw/master/csl-citation.json" }</w:instrText>
      </w:r>
      <w:r w:rsidR="00B44C2D">
        <w:fldChar w:fldCharType="separate"/>
      </w:r>
      <w:r w:rsidR="00B44C2D" w:rsidRPr="00B44C2D">
        <w:rPr>
          <w:noProof/>
          <w:vertAlign w:val="superscript"/>
        </w:rPr>
        <w:t>26</w:t>
      </w:r>
      <w:r w:rsidR="00B44C2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B44C2D">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27&lt;/sup&gt;", "plainTextFormattedCitation" : "27", "previouslyFormattedCitation" : "&lt;sup&gt;26&lt;/sup&gt;" }, "properties" : { "noteIndex" : 0 }, "schema" : "https://github.com/citation-style-language/schema/raw/master/csl-citation.json" }</w:instrText>
      </w:r>
      <w:r>
        <w:fldChar w:fldCharType="separate"/>
      </w:r>
      <w:r w:rsidR="00B44C2D" w:rsidRPr="00B44C2D">
        <w:rPr>
          <w:noProof/>
          <w:vertAlign w:val="superscript"/>
        </w:rPr>
        <w:t>27</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w:t>
      </w:r>
      <w:proofErr w:type="spellStart"/>
      <w:r w:rsidR="00226BF1">
        <w:t>k</w:t>
      </w:r>
      <w:r>
        <w:t>OCVs</w:t>
      </w:r>
      <w:proofErr w:type="spellEnd"/>
      <w:r>
        <w:t xml:space="preserve">, at least annual mass vaccination may be needed to maintain herd immunity.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B44C2D">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lt;sup&gt;28&lt;/sup&gt;", "plainTextFormattedCitation" : "28", "previouslyFormattedCitation" : "&lt;sup&gt;27&lt;/sup&gt;" }, "properties" : { "noteIndex" : 0 }, "schema" : "https://github.com/citation-style-language/schema/raw/master/csl-citation.json" }</w:instrText>
      </w:r>
      <w:r w:rsidR="00226BF1">
        <w:fldChar w:fldCharType="separate"/>
      </w:r>
      <w:r w:rsidR="00B44C2D" w:rsidRPr="00B44C2D">
        <w:rPr>
          <w:noProof/>
          <w:vertAlign w:val="superscript"/>
        </w:rPr>
        <w:t>28</w:t>
      </w:r>
      <w:r w:rsidR="00226BF1">
        <w:fldChar w:fldCharType="end"/>
      </w:r>
    </w:p>
    <w:p w14:paraId="08682F25" w14:textId="77777777" w:rsidR="00575CD5" w:rsidRDefault="00575CD5" w:rsidP="00575CD5"/>
    <w:p w14:paraId="100B7ACA" w14:textId="4F600583" w:rsidR="00575CD5" w:rsidRDefault="00575CD5" w:rsidP="004938BA">
      <w:r>
        <w:t>Current guidelines for the optimal use of the OCV stockpile r</w:t>
      </w:r>
      <w:r w:rsidR="003B6D69">
        <w:t>ecommend the consideration of “a</w:t>
      </w:r>
      <w:r>
        <w:t>reas with i</w:t>
      </w:r>
      <w:r w:rsidR="007A6AEE">
        <w:t>mportant population movements</w:t>
      </w:r>
      <w:r w:rsidR="00CB5408">
        <w:t>.</w:t>
      </w:r>
      <w:r w:rsidR="007A6AEE">
        <w:t>”</w:t>
      </w:r>
      <w:r w:rsidR="007A6AEE">
        <w:fldChar w:fldCharType="begin" w:fldLock="1"/>
      </w:r>
      <w:r w:rsidR="00B44C2D">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29&lt;/sup&gt;", "plainTextFormattedCitation" : "29", "previouslyFormattedCitation" : "&lt;sup&gt;28&lt;/sup&gt;" }, "properties" : { "noteIndex" : 0 }, "schema" : "https://github.com/citation-style-language/schema/raw/master/csl-citation.json" }</w:instrText>
      </w:r>
      <w:r w:rsidR="007A6AEE">
        <w:fldChar w:fldCharType="separate"/>
      </w:r>
      <w:r w:rsidR="00B44C2D" w:rsidRPr="00B44C2D">
        <w:rPr>
          <w:noProof/>
          <w:vertAlign w:val="superscript"/>
        </w:rPr>
        <w:t>29</w:t>
      </w:r>
      <w:r w:rsidR="007A6AEE">
        <w:fldChar w:fldCharType="end"/>
      </w:r>
      <w:r w:rsidR="007A6AEE">
        <w:t xml:space="preserve"> </w:t>
      </w:r>
      <w:commentRangeStart w:id="63"/>
      <w:r>
        <w:t xml:space="preserve">The role of mobility in connecting a heterogeneous transmission landscape was demonstrated by </w:t>
      </w:r>
      <w:proofErr w:type="spellStart"/>
      <w:r>
        <w:t>Azman</w:t>
      </w:r>
      <w:proofErr w:type="spellEnd"/>
      <w:r>
        <w:t xml:space="preserve"> et al.</w:t>
      </w:r>
      <w:commentRangeEnd w:id="63"/>
      <w:r w:rsidR="00057595">
        <w:rPr>
          <w:rStyle w:val="CommentReference"/>
        </w:rPr>
        <w:commentReference w:id="63"/>
      </w:r>
      <w:r>
        <w:fldChar w:fldCharType="begin" w:fldLock="1"/>
      </w:r>
      <w:r w:rsidR="00B44C2D">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B44C2D" w:rsidRPr="00B44C2D">
        <w:rPr>
          <w:noProof/>
          <w:vertAlign w:val="superscript"/>
        </w:rPr>
        <w:t>30</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w:t>
      </w:r>
      <w:ins w:id="64" w:author="Andrew Azman" w:date="2017-01-19T10:07:00Z">
        <w:r w:rsidR="00FE157B">
          <w:t xml:space="preserve"> </w:t>
        </w:r>
        <w:commentRangeStart w:id="65"/>
        <w:r w:rsidR="00FE157B">
          <w:t xml:space="preserve">of </w:t>
        </w:r>
      </w:ins>
      <w:ins w:id="66" w:author="Andrew Azman" w:date="2017-01-19T10:06:00Z">
        <w:r w:rsidR="00FE157B">
          <w:t xml:space="preserve">non-vaccinated </w:t>
        </w:r>
      </w:ins>
      <w:ins w:id="67" w:author="Andrew Azman" w:date="2017-01-19T10:07:00Z">
        <w:r w:rsidR="00FE157B">
          <w:t>people</w:t>
        </w:r>
      </w:ins>
      <w:ins w:id="68" w:author="Andrew Azman" w:date="2017-01-19T10:06:00Z">
        <w:r w:rsidR="00FE157B">
          <w:t xml:space="preserve"> with equivalent or less historical exposure to </w:t>
        </w:r>
        <w:proofErr w:type="gramStart"/>
        <w:r w:rsidR="00FE157B">
          <w:t>cholera,</w:t>
        </w:r>
      </w:ins>
      <w:proofErr w:type="gramEnd"/>
      <w:r>
        <w:t xml:space="preserve"> </w:t>
      </w:r>
      <w:commentRangeEnd w:id="65"/>
      <w:r w:rsidR="00E423E2">
        <w:rPr>
          <w:rStyle w:val="CommentReference"/>
        </w:rPr>
        <w:commentReference w:id="65"/>
      </w:r>
      <w:r>
        <w:t xml:space="preserve">will also experience faster waning of herd protection. Therefore, the </w:t>
      </w:r>
      <w:r w:rsidR="004938BA">
        <w:t xml:space="preserve">population-level protection conferred by </w:t>
      </w:r>
      <w:r>
        <w:t xml:space="preserve">mass vaccination </w:t>
      </w:r>
      <w:r w:rsidR="004938BA">
        <w:t>will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w:t>
      </w:r>
      <w:commentRangeStart w:id="69"/>
      <w:r>
        <w:t>context</w:t>
      </w:r>
      <w:commentRangeEnd w:id="69"/>
      <w:r w:rsidR="002A611F">
        <w:rPr>
          <w:rStyle w:val="CommentReference"/>
        </w:rPr>
        <w:commentReference w:id="69"/>
      </w:r>
      <w:r>
        <w:t>. We find that the optimal migration rate shifts lower (i.e., preferring less mobile populations) in settings with a high average R</w:t>
      </w:r>
      <w:r>
        <w:rPr>
          <w:vertAlign w:val="subscript"/>
        </w:rPr>
        <w:t>0</w:t>
      </w:r>
      <w:r>
        <w:t xml:space="preserve">. Our primary results assume an outbreak is at least 10 </w:t>
      </w:r>
      <w:r>
        <w:lastRenderedPageBreak/>
        <w:t xml:space="preserve">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226BF1">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BD099E" w:rsidRPr="00BD099E">
        <w:rPr>
          <w:noProof/>
          <w:vertAlign w:val="superscript"/>
        </w:rPr>
        <w:t>20</w:t>
      </w:r>
      <w:r>
        <w:fldChar w:fldCharType="end"/>
      </w:r>
    </w:p>
    <w:p w14:paraId="0A04C24D" w14:textId="77777777" w:rsidR="0071157B" w:rsidRDefault="0071157B"/>
    <w:p w14:paraId="1231658F" w14:textId="7257E1AD" w:rsidR="00596D3C" w:rsidRDefault="0071157B" w:rsidP="00596D3C">
      <w:pPr>
        <w:rPr>
          <w:ins w:id="70" w:author="Corey Peak" w:date="2017-01-25T12:48:00Z"/>
        </w:rPr>
      </w:pPr>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Pr>
        <w:rPr>
          <w:ins w:id="71" w:author="Corey Peak" w:date="2017-01-25T13:28:00Z"/>
        </w:rPr>
      </w:pPr>
    </w:p>
    <w:p w14:paraId="36497D9B" w14:textId="05216275" w:rsidR="006F3BBC" w:rsidRDefault="006F3BBC" w:rsidP="00596D3C">
      <w:ins w:id="72" w:author="Corey Peak" w:date="2017-01-25T13:28:00Z">
        <w:r>
          <w:t xml:space="preserve">Limitations of closed-form outbreak probability </w:t>
        </w:r>
        <w:commentRangeStart w:id="73"/>
        <w:r>
          <w:t>function</w:t>
        </w:r>
        <w:commentRangeEnd w:id="73"/>
        <w:r>
          <w:rPr>
            <w:rStyle w:val="CommentReference"/>
          </w:rPr>
          <w:commentReference w:id="73"/>
        </w:r>
      </w:ins>
    </w:p>
    <w:p w14:paraId="0B02A3C7" w14:textId="77777777" w:rsidR="00A4567B" w:rsidRDefault="00A4567B" w:rsidP="00596D3C">
      <w:pPr>
        <w:rPr>
          <w:ins w:id="75" w:author="Corey Peak" w:date="2017-01-25T12:48:00Z"/>
        </w:rPr>
      </w:pPr>
    </w:p>
    <w:p w14:paraId="210EF96A" w14:textId="6F377872" w:rsidR="00C06A72" w:rsidRPr="00C06A72" w:rsidRDefault="00CB5408" w:rsidP="002C5E5F">
      <w:r>
        <w:t>Our model assumes a leaky</w:t>
      </w:r>
      <w:r w:rsidR="0088685D">
        <w:t xml:space="preserve"> mode of vaccine action, </w:t>
      </w:r>
      <w:ins w:id="76" w:author="Corey Peak" w:date="2017-01-25T13:35:00Z">
        <w:r w:rsidR="002C5E5F">
          <w:t>whereby vaccination reduces the</w:t>
        </w:r>
      </w:ins>
      <w:ins w:id="77" w:author="Corey Peak" w:date="2017-01-25T13:36:00Z">
        <w:r w:rsidR="002C5E5F">
          <w:t xml:space="preserve"> disease</w:t>
        </w:r>
      </w:ins>
      <w:ins w:id="78" w:author="Corey Peak" w:date="2017-01-25T13:35:00Z">
        <w:r w:rsidR="002C5E5F">
          <w:t xml:space="preserve"> susceptibility of each recipient</w:t>
        </w:r>
      </w:ins>
      <w:ins w:id="79" w:author="Corey Peak" w:date="2017-01-25T13:37:00Z">
        <w:r w:rsidR="002C5E5F">
          <w:t xml:space="preserve"> to a non-zero level</w:t>
        </w:r>
      </w:ins>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all or nothing</w:t>
      </w:r>
      <w:ins w:id="80" w:author="Corey Peak" w:date="2017-01-25T13:37:00Z">
        <w:r w:rsidR="002C5E5F">
          <w:t xml:space="preserve">, whereby vaccination reduces disease </w:t>
        </w:r>
      </w:ins>
      <w:ins w:id="81" w:author="Corey Peak" w:date="2017-01-25T13:38:00Z">
        <w:r w:rsidR="002C5E5F">
          <w:t>susceptibility</w:t>
        </w:r>
      </w:ins>
      <w:ins w:id="82" w:author="Corey Peak" w:date="2017-01-25T13:37:00Z">
        <w:r w:rsidR="002C5E5F">
          <w:t xml:space="preserve"> </w:t>
        </w:r>
      </w:ins>
      <w:ins w:id="83" w:author="Corey Peak" w:date="2017-01-25T13:38:00Z">
        <w:r w:rsidR="002C5E5F">
          <w:t xml:space="preserve">by 100% for </w:t>
        </w:r>
      </w:ins>
      <w:ins w:id="84" w:author="Corey Peak" w:date="2017-01-25T13:39:00Z">
        <w:r w:rsidR="002C5E5F">
          <w:t>some recipients and 0% for others</w:t>
        </w:r>
      </w:ins>
      <w:r w:rsidR="00146272">
        <w:t xml:space="preserve"> (Fig S5). </w:t>
      </w:r>
      <w:ins w:id="85" w:author="Corey Peak" w:date="2017-01-25T14:15:00Z">
        <w:r w:rsidR="003210F2">
          <w:t xml:space="preserve">Our parameterization of a leaky, waning vaccine aligns with prevailing </w:t>
        </w:r>
        <w:proofErr w:type="gramStart"/>
        <w:r w:rsidR="003210F2">
          <w:t>interpretations</w:t>
        </w:r>
      </w:ins>
      <w:ins w:id="86" w:author="Corey Peak" w:date="2017-01-25T14:16:00Z">
        <w:r w:rsidR="003210F2">
          <w:t>[</w:t>
        </w:r>
        <w:proofErr w:type="gramEnd"/>
        <w:r w:rsidR="003210F2">
          <w:t>ref]</w:t>
        </w:r>
      </w:ins>
      <w:ins w:id="87" w:author="Corey Peak" w:date="2017-01-25T14:15:00Z">
        <w:r w:rsidR="003210F2">
          <w:t xml:space="preserve"> of the clinical trial data,[ref]</w:t>
        </w:r>
      </w:ins>
      <w:ins w:id="88" w:author="Corey Peak" w:date="2017-01-25T14:16:00Z">
        <w:r w:rsidR="003210F2">
          <w:t xml:space="preserve"> as opposed to alternative </w:t>
        </w:r>
      </w:ins>
      <w:ins w:id="89" w:author="Corey Peak" w:date="2017-01-25T14:17:00Z">
        <w:r w:rsidR="003210F2">
          <w:t xml:space="preserve">possible </w:t>
        </w:r>
      </w:ins>
      <w:ins w:id="90" w:author="Corey Peak" w:date="2017-01-25T14:16:00Z">
        <w:r w:rsidR="003210F2">
          <w:t>explanations</w:t>
        </w:r>
      </w:ins>
      <w:ins w:id="91" w:author="Corey Peak" w:date="2017-01-25T14:17:00Z">
        <w:r w:rsidR="003210F2">
          <w:t xml:space="preserve"> for changes in VE(t) over time in an RCT, such as frailty, loss to follow up, random </w:t>
        </w:r>
      </w:ins>
      <w:ins w:id="92" w:author="Corey Peak" w:date="2017-01-25T14:18:00Z">
        <w:r w:rsidR="003210F2">
          <w:t>variability</w:t>
        </w:r>
      </w:ins>
      <w:ins w:id="93" w:author="Corey Peak" w:date="2017-01-25T14:17:00Z">
        <w:r w:rsidR="003210F2">
          <w:t>, etc.</w:t>
        </w:r>
        <w:r w:rsidR="003210F2">
          <w:fldChar w:fldCharType="begin" w:fldLock="1"/>
        </w:r>
      </w:ins>
      <w:r w:rsidR="00B44C2D">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lt;sup&gt;31&lt;/sup&gt;", "plainTextFormattedCitation" : "31", "previouslyFormattedCitation" : "&lt;sup&gt;30&lt;/sup&gt;" }, "properties" : { "noteIndex" : 0 }, "schema" : "https://github.com/citation-style-language/schema/raw/master/csl-citation.json" }</w:instrText>
      </w:r>
      <w:r w:rsidR="003210F2">
        <w:fldChar w:fldCharType="separate"/>
      </w:r>
      <w:r w:rsidR="00B44C2D" w:rsidRPr="00B44C2D">
        <w:rPr>
          <w:noProof/>
          <w:vertAlign w:val="superscript"/>
        </w:rPr>
        <w:t>31</w:t>
      </w:r>
      <w:ins w:id="94" w:author="Corey Peak" w:date="2017-01-25T14:17:00Z">
        <w:r w:rsidR="003210F2">
          <w:fldChar w:fldCharType="end"/>
        </w:r>
      </w:ins>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79BCAA13" w:rsidR="003D3BBD" w:rsidRDefault="003D3BBD" w:rsidP="00F038DC">
      <w:r>
        <w:t>Cholera vaccine efficacy has been shown to vary by age of recipient,</w:t>
      </w:r>
      <w:r w:rsidR="0009137F">
        <w:fldChar w:fldCharType="begin" w:fldLock="1"/>
      </w:r>
      <w:r w:rsidR="00B44C2D">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14,32&lt;/sup&gt;", "plainTextFormattedCitation" : "14,32", "previouslyFormattedCitation" : "&lt;sup&gt;14,31&lt;/sup&gt;" }, "properties" : { "noteIndex" : 0 }, "schema" : "https://github.com/citation-style-language/schema/raw/master/csl-citation.json" }</w:instrText>
      </w:r>
      <w:r w:rsidR="0009137F">
        <w:fldChar w:fldCharType="separate"/>
      </w:r>
      <w:r w:rsidR="00B44C2D" w:rsidRPr="00B44C2D">
        <w:rPr>
          <w:noProof/>
          <w:vertAlign w:val="superscript"/>
        </w:rPr>
        <w:t>14,32</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ins w:id="95" w:author="Corey Peak" w:date="2017-01-25T14:06:00Z">
        <w:r w:rsidR="005C53CB">
          <w:t xml:space="preserve"> </w:t>
        </w:r>
      </w:ins>
      <w:ins w:id="96" w:author="Corey Peak" w:date="2017-01-25T14:07:00Z">
        <w:r w:rsidR="005C53CB">
          <w:t xml:space="preserve">Furthermore, over the course of </w:t>
        </w:r>
      </w:ins>
      <w:ins w:id="97" w:author="Corey Peak" w:date="2017-01-25T14:08:00Z">
        <w:r w:rsidR="005C53CB">
          <w:t xml:space="preserve">an </w:t>
        </w:r>
      </w:ins>
      <w:ins w:id="98" w:author="Corey Peak" w:date="2017-01-25T14:07:00Z">
        <w:r w:rsidR="005C53CB">
          <w:t>outbreak, we may expect the relative contributions of different age groups to differ</w:t>
        </w:r>
      </w:ins>
      <w:ins w:id="99" w:author="Corey Peak" w:date="2017-01-25T14:09:00Z">
        <w:r w:rsidR="005C53CB">
          <w:t>, which can have important consequences on vaccine impact</w:t>
        </w:r>
      </w:ins>
      <w:ins w:id="100" w:author="Corey Peak" w:date="2017-01-25T14:07:00Z">
        <w:r w:rsidR="005C53CB">
          <w:t>.</w:t>
        </w:r>
      </w:ins>
      <w:ins w:id="101" w:author="Corey Peak" w:date="2017-01-25T14:08:00Z">
        <w:r w:rsidR="005C53CB">
          <w:fldChar w:fldCharType="begin" w:fldLock="1"/>
        </w:r>
      </w:ins>
      <w:r w:rsidR="00B44C2D">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lt;sup&gt;33&lt;/sup&gt;", "plainTextFormattedCitation" : "33", "previouslyFormattedCitation" : "&lt;sup&gt;32&lt;/sup&gt;" }, "properties" : { "noteIndex" : 0 }, "schema" : "https://github.com/citation-style-language/schema/raw/master/csl-citation.json" }</w:instrText>
      </w:r>
      <w:r w:rsidR="005C53CB">
        <w:fldChar w:fldCharType="separate"/>
      </w:r>
      <w:r w:rsidR="00B44C2D" w:rsidRPr="00B44C2D">
        <w:rPr>
          <w:noProof/>
          <w:vertAlign w:val="superscript"/>
        </w:rPr>
        <w:t>33</w:t>
      </w:r>
      <w:ins w:id="102" w:author="Corey Peak" w:date="2017-01-25T14:08:00Z">
        <w:r w:rsidR="005C53CB">
          <w:fldChar w:fldCharType="end"/>
        </w:r>
      </w:ins>
      <w:ins w:id="103" w:author="Corey Peak" w:date="2017-01-25T14:09:00Z">
        <w:r w:rsidR="005C53CB">
          <w:t xml:space="preserve"> For simplicity, we</w:t>
        </w:r>
      </w:ins>
      <w:ins w:id="104" w:author="Corey Peak" w:date="2017-01-25T14:06:00Z">
        <w:r w:rsidR="005C53CB">
          <w:t xml:space="preserve"> focus on</w:t>
        </w:r>
      </w:ins>
      <w:ins w:id="105" w:author="Corey Peak" w:date="2017-01-25T14:09:00Z">
        <w:r w:rsidR="005C53CB">
          <w:t xml:space="preserve"> pre-emptive vaccination of</w:t>
        </w:r>
      </w:ins>
      <w:ins w:id="106" w:author="Corey Peak" w:date="2017-01-25T14:06:00Z">
        <w:r w:rsidR="005C53CB">
          <w:t xml:space="preserve"> a population without previous </w:t>
        </w:r>
      </w:ins>
      <w:ins w:id="107" w:author="Corey Peak" w:date="2017-01-25T14:07:00Z">
        <w:r w:rsidR="005C53CB">
          <w:t>exposure</w:t>
        </w:r>
      </w:ins>
      <w:ins w:id="108" w:author="Corey Peak" w:date="2017-01-25T14:06:00Z">
        <w:r w:rsidR="005C53CB">
          <w:t xml:space="preserve"> to cholera</w:t>
        </w:r>
      </w:ins>
      <w:ins w:id="109" w:author="Corey Peak" w:date="2017-01-25T14:11:00Z">
        <w:r w:rsidR="005C53CB">
          <w:t xml:space="preserve">. </w:t>
        </w:r>
      </w:ins>
    </w:p>
    <w:p w14:paraId="5D8B4ED0" w14:textId="79B93738" w:rsidR="00A12181" w:rsidRDefault="00A12181" w:rsidP="00F038DC"/>
    <w:p w14:paraId="269CD9E9" w14:textId="6857E2A8"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B44C2D">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4&lt;/sup&gt;", "plainTextFormattedCitation" : "34", "previouslyFormattedCitation" : "&lt;sup&gt;33&lt;/sup&gt;" }, "properties" : { "noteIndex" : 0 }, "schema" : "https://github.com/citation-style-language/schema/raw/master/csl-citation.json" }</w:instrText>
      </w:r>
      <w:r w:rsidR="00601E61">
        <w:fldChar w:fldCharType="separate"/>
      </w:r>
      <w:r w:rsidR="00B44C2D" w:rsidRPr="00B44C2D">
        <w:rPr>
          <w:noProof/>
          <w:vertAlign w:val="superscript"/>
        </w:rPr>
        <w:t>34</w:t>
      </w:r>
      <w:r w:rsidR="00601E61">
        <w:fldChar w:fldCharType="end"/>
      </w:r>
      <w:r w:rsidR="007353D3">
        <w:t xml:space="preserve"> We find the “Mass then Maintain” strategy continues to outperform </w:t>
      </w:r>
      <w:r w:rsidR="00E87CB3">
        <w:t xml:space="preserve">routine vaccination or periodic mass </w:t>
      </w:r>
      <w:r w:rsidR="00E87CB3">
        <w:lastRenderedPageBreak/>
        <w:t>vaccination even when there is a perfect vaccine (i.e., VE=1 indefinitely)</w:t>
      </w:r>
      <w:r w:rsidR="00CB5408">
        <w:t xml:space="preserve"> (Fig S6)</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186343F1" w14:textId="4E8EA500"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B44C2D">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5&lt;/sup&gt;", "plainTextFormattedCitation" : "35", "previouslyFormattedCitation" : "&lt;sup&gt;34&lt;/sup&gt;" }, "properties" : { "noteIndex" : 0 }, "schema" : "https://github.com/citation-style-language/schema/raw/master/csl-citation.json" }</w:instrText>
      </w:r>
      <w:r w:rsidR="00170BC3">
        <w:fldChar w:fldCharType="separate"/>
      </w:r>
      <w:r w:rsidR="00B44C2D" w:rsidRPr="00B44C2D">
        <w:rPr>
          <w:noProof/>
          <w:vertAlign w:val="superscript"/>
        </w:rPr>
        <w:t>35</w:t>
      </w:r>
      <w:r w:rsidR="00170BC3">
        <w:fldChar w:fldCharType="end"/>
      </w:r>
      <w:r w:rsidR="004B689C">
        <w:t xml:space="preserve"> and yellow fever.</w:t>
      </w:r>
      <w:r w:rsidR="004B689C">
        <w:fldChar w:fldCharType="begin" w:fldLock="1"/>
      </w:r>
      <w:r w:rsidR="00B44C2D">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6&lt;/sup&gt;", "plainTextFormattedCitation" : "36", "previouslyFormattedCitation" : "&lt;sup&gt;35&lt;/sup&gt;" }, "properties" : { "noteIndex" : 0 }, "schema" : "https://github.com/citation-style-language/schema/raw/master/csl-citation.json" }</w:instrText>
      </w:r>
      <w:r w:rsidR="004B689C">
        <w:fldChar w:fldCharType="separate"/>
      </w:r>
      <w:r w:rsidR="00B44C2D" w:rsidRPr="00B44C2D">
        <w:rPr>
          <w:noProof/>
          <w:vertAlign w:val="superscript"/>
        </w:rPr>
        <w:t>36</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B44C2D">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7&lt;/sup&gt;", "plainTextFormattedCitation" : "37", "previouslyFormattedCitation" : "&lt;sup&gt;36&lt;/sup&gt;" }, "properties" : { "noteIndex" : 0 }, "schema" : "https://github.com/citation-style-language/schema/raw/master/csl-citation.json" }</w:instrText>
      </w:r>
      <w:r w:rsidR="00A61C71">
        <w:fldChar w:fldCharType="separate"/>
      </w:r>
      <w:r w:rsidR="00B44C2D" w:rsidRPr="00B44C2D">
        <w:rPr>
          <w:noProof/>
          <w:vertAlign w:val="superscript"/>
        </w:rPr>
        <w:t>37</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w:t>
      </w:r>
      <w:proofErr w:type="gramStart"/>
      <w:r>
        <w:t>VE(</w:t>
      </w:r>
      <w:proofErr w:type="gramEnd"/>
      <w:r>
        <w:t xml:space="preser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 xml:space="preserve">Fig 1. </w:t>
      </w:r>
      <w:proofErr w:type="gramStart"/>
      <w:r>
        <w:rPr>
          <w:b/>
        </w:rPr>
        <w:t>Compartmental model framework.</w:t>
      </w:r>
      <w:proofErr w:type="gramEnd"/>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ins w:id="110" w:author="Corey Peak" w:date="2017-01-23T14:08:00Z">
                <w:rPr>
                  <w:rFonts w:ascii="Cambria Math" w:hAnsi="Cambria Math"/>
                  <w:i/>
                </w:rPr>
              </w:ins>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ins w:id="111" w:author="Corey Peak" w:date="2017-01-23T14:08:00Z">
                <w:rPr>
                  <w:rFonts w:ascii="Cambria Math" w:hAnsi="Cambria Math"/>
                  <w:i/>
                </w:rPr>
              </w:ins>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ins w:id="112" w:author="Corey Peak" w:date="2017-01-23T14:08:00Z">
                <w:rPr>
                  <w:rFonts w:ascii="Cambria Math" w:hAnsi="Cambria Math"/>
                  <w:i/>
                </w:rPr>
              </w:ins>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ment V</w:t>
      </w:r>
      <w:proofErr w:type="spellStart"/>
      <w:r w:rsidR="002B1D6D">
        <w:rPr>
          <w:vertAlign w:val="subscript"/>
        </w:rPr>
        <w:t>i</w:t>
      </w:r>
      <w:proofErr w:type="spellEnd"/>
      <w:r w:rsidR="002B1D6D">
        <w:t xml:space="preserve"> is reduced by a factor of </w:t>
      </w:r>
      <m:oMath>
        <m:r>
          <w:rPr>
            <w:rFonts w:ascii="Cambria Math" w:hAnsi="Cambria Math"/>
          </w:rPr>
          <m:t>1-VE(i)</m:t>
        </m:r>
      </m:oMath>
      <w:r w:rsidR="002B1D6D">
        <w:t>. Disease progression compartments for exposed but not yet infectious (E), infectious (I), and recovered (R) are shown, but are not explicitly modeled due to the focus of this study on vaccine-derived herd immunity. We sh</w:t>
      </w:r>
      <w:proofErr w:type="spellStart"/>
      <w:r w:rsidR="002B1D6D">
        <w:t>ow</w:t>
      </w:r>
      <w:proofErr w:type="spellEnd"/>
      <w:r w:rsidR="002B1D6D">
        <w:t xml:space="preserve"> </w:t>
      </w:r>
      <w:r>
        <w:t xml:space="preserve">a direct disease transmission process and a leaky vaccine action model. </w:t>
      </w:r>
    </w:p>
    <w:p w14:paraId="64E9062D" w14:textId="77777777" w:rsidR="007914F5" w:rsidRDefault="007914F5" w:rsidP="00F038DC"/>
    <w:p w14:paraId="11875F02" w14:textId="3862716C" w:rsidR="001B42D3" w:rsidRDefault="00D60633" w:rsidP="00F038DC">
      <w:pPr>
        <w:rPr>
          <w:b/>
        </w:rPr>
      </w:pPr>
      <w:r>
        <w:rPr>
          <w:b/>
        </w:rPr>
        <w:t>Fig 2</w:t>
      </w:r>
      <w:r w:rsidR="00700D43" w:rsidRPr="00700D43">
        <w:rPr>
          <w:b/>
        </w:rPr>
        <w:t>. Changes in the proportion of the population susceptible</w:t>
      </w:r>
      <w:r w:rsidR="00170538">
        <w:rPr>
          <w:b/>
        </w:rPr>
        <w:t xml:space="preserve">, </w:t>
      </w:r>
      <w:proofErr w:type="gramStart"/>
      <m:oMath>
        <m:r>
          <m:rPr>
            <m:sty m:val="bi"/>
          </m:rPr>
          <w:rPr>
            <w:rFonts w:ascii="Cambria Math" w:hAnsi="Cambria Math"/>
          </w:rPr>
          <m:t>X(</m:t>
        </m:r>
        <w:proofErr w:type="gramEnd"/>
        <m:r>
          <m:rPr>
            <m:sty m:val="bi"/>
          </m:rPr>
          <w:rPr>
            <w:rFonts w:ascii="Cambria Math" w:hAnsi="Cambria Math"/>
          </w:rPr>
          <m:t>t)</m:t>
        </m:r>
      </m:oMath>
      <w:r w:rsidR="00170538">
        <w:rPr>
          <w:b/>
        </w:rPr>
        <w:t>,</w:t>
      </w:r>
      <w:r w:rsidR="00700D43" w:rsidRPr="00700D43">
        <w:rPr>
          <w:b/>
        </w:rPr>
        <w:t xml:space="preserve"> as a function of years since vaccination</w:t>
      </w:r>
      <w:r w:rsidR="00700D43">
        <w:rPr>
          <w:b/>
        </w:rPr>
        <w:t xml:space="preserve">. </w:t>
      </w:r>
    </w:p>
    <w:p w14:paraId="6A27E26D" w14:textId="71EE9A00" w:rsidR="00700D43" w:rsidRDefault="00700D43" w:rsidP="00F038DC">
      <w:r>
        <w:t xml:space="preserve">Population susceptibility following mass vaccination </w:t>
      </w:r>
      <w:r w:rsidR="00A12927">
        <w:t>(100% coverage) of WC</w:t>
      </w:r>
      <w:r w:rsidR="00403D15">
        <w:t xml:space="preserve"> vaccine</w:t>
      </w:r>
      <w:r w:rsidR="00A12927">
        <w:t xml:space="preserve">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ins w:id="113"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03D15">
        <w:t xml:space="preserve"> When migration rates are low or none,</w:t>
      </w:r>
      <w:r w:rsidR="004737E0">
        <w:t xml:space="preserve"> </w:t>
      </w:r>
      <w:proofErr w:type="gramStart"/>
      <w:r w:rsidR="00403D15">
        <w:t>X(</w:t>
      </w:r>
      <w:proofErr w:type="gramEnd"/>
      <w:r w:rsidR="00403D15">
        <w:t>t) for the WC vaccine is seen to decrease then increase due to the parameterization of VE(t) which peaks one year post-vaccination as estimated by ref</w:t>
      </w:r>
      <w:r w:rsidR="00403D15">
        <w:fldChar w:fldCharType="begin" w:fldLock="1"/>
      </w:r>
      <w:r w:rsidR="00226BF1">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14&lt;/sup&gt;", "plainTextFormattedCitation" : "14", "previouslyFormattedCitation" : "&lt;sup&gt;14&lt;/sup&gt;" }, "properties" : { "noteIndex" : 0 }, "schema" : "https://github.com/citation-style-language/schema/raw/master/csl-citation.json" }</w:instrText>
      </w:r>
      <w:r w:rsidR="00403D15">
        <w:fldChar w:fldCharType="separate"/>
      </w:r>
      <w:r w:rsidR="00BD099E" w:rsidRPr="00BD099E">
        <w:rPr>
          <w:noProof/>
          <w:vertAlign w:val="superscript"/>
        </w:rPr>
        <w:t>14</w:t>
      </w:r>
      <w:r w:rsidR="00403D15">
        <w:fldChar w:fldCharType="end"/>
      </w:r>
      <w:r w:rsidR="00403D15">
        <w:t>.</w:t>
      </w:r>
    </w:p>
    <w:p w14:paraId="74D4141A" w14:textId="77777777" w:rsidR="00700D43" w:rsidRDefault="00700D43" w:rsidP="00F038DC"/>
    <w:p w14:paraId="5CE2A6E3" w14:textId="365A3564" w:rsidR="001B42D3" w:rsidRDefault="00002C0D" w:rsidP="00F038DC">
      <w:r>
        <w:rPr>
          <w:b/>
        </w:rPr>
        <w:t>Fig 3</w:t>
      </w:r>
      <w:r w:rsidR="00700D43">
        <w:rPr>
          <w:b/>
        </w:rPr>
        <w:t xml:space="preserve">. </w:t>
      </w:r>
      <w:proofErr w:type="gramStart"/>
      <w:r w:rsidR="00700D43">
        <w:rPr>
          <w:b/>
        </w:rPr>
        <w:t>Changes in the probability of an outbreak as a function of years since vaccination.</w:t>
      </w:r>
      <w:proofErr w:type="gramEnd"/>
      <w:r w:rsidR="00700D43">
        <w:t xml:space="preserve"> </w:t>
      </w:r>
    </w:p>
    <w:p w14:paraId="46B73293" w14:textId="7AD01C2F" w:rsidR="000E7967"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ins w:id="114"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ins w:id="115" w:author="Corey Peak" w:date="2017-01-23T14:08:00Z">
                <w:rPr>
                  <w:rFonts w:ascii="Cambria Math" w:hAnsi="Cambria Math"/>
                  <w:i/>
                </w:rPr>
              </w:ins>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2EE559C8" w14:textId="77777777" w:rsidR="00002C0D" w:rsidRDefault="00002C0D" w:rsidP="00002C0D"/>
    <w:p w14:paraId="2FB212E4" w14:textId="41CA201D" w:rsidR="00002C0D" w:rsidRDefault="00002C0D" w:rsidP="00002C0D">
      <w:pPr>
        <w:rPr>
          <w:b/>
        </w:rPr>
      </w:pPr>
      <w:r>
        <w:rPr>
          <w:b/>
        </w:rPr>
        <w:t xml:space="preserve">Fig 4. </w:t>
      </w:r>
      <w:proofErr w:type="gramStart"/>
      <w:r w:rsidR="001C4B5E">
        <w:rPr>
          <w:b/>
        </w:rPr>
        <w:t>Revaccination</w:t>
      </w:r>
      <w:r>
        <w:rPr>
          <w:b/>
        </w:rPr>
        <w:t xml:space="preserve"> strategies to maximize DHI.</w:t>
      </w:r>
      <w:proofErr w:type="gramEnd"/>
    </w:p>
    <w:p w14:paraId="5D8B885F" w14:textId="1802A61B" w:rsidR="00002C0D" w:rsidRPr="001B42D3" w:rsidRDefault="00002C0D" w:rsidP="00002C0D">
      <w:pPr>
        <w:rPr>
          <w:b/>
        </w:rPr>
      </w:pPr>
      <w:r w:rsidRPr="006F2CC8">
        <w:t>(A)</w:t>
      </w:r>
      <w:r>
        <w:t xml:space="preserve"> </w:t>
      </w:r>
      <w:r w:rsidRPr="006F2CC8">
        <w:t>Recurring</w:t>
      </w:r>
      <w:r>
        <w:t xml:space="preserve"> mass vaccination with 100% coverage of </w:t>
      </w:r>
      <w:proofErr w:type="spellStart"/>
      <w:r>
        <w:t>susceptibles</w:t>
      </w:r>
      <w:proofErr w:type="spellEnd"/>
      <w:r>
        <w:t xml:space="preserve"> every year (dashed line) or two years (dotted line) is shown to periodically achieve then lose herd immunity, as recorded by the faded horizontal lines below. (B) Mass vaccination of </w:t>
      </w:r>
      <w:del w:id="116" w:author="Corey Peak" w:date="2017-01-23T10:56:00Z">
        <w:r w:rsidDel="00E00EAB">
          <w:delText>80</w:delText>
        </w:r>
      </w:del>
      <w:ins w:id="117" w:author="Corey Peak" w:date="2017-01-23T10:56:00Z">
        <w:r w:rsidR="00E00EAB">
          <w:t>75</w:t>
        </w:r>
      </w:ins>
      <w:r>
        <w:t>% followed by routine vaccination of 8 (green), 12 (teal), or 16 (purple) individuals per day is shown to maximize DHI. (C) Routine vaccination only. The following are held constant for all simulations: population size = 10,000; maximum vaccine courses = 30,000; R</w:t>
      </w:r>
      <w:r>
        <w:rPr>
          <w:vertAlign w:val="subscript"/>
        </w:rPr>
        <w:t>0</w:t>
      </w:r>
      <w:r>
        <w:t xml:space="preserve"> = 1.5; migration rate = </w:t>
      </w:r>
      <m:oMath>
        <m:f>
          <m:fPr>
            <m:ctrlPr>
              <w:ins w:id="118" w:author="Corey Peak" w:date="2017-01-23T14:08:00Z">
                <w:rPr>
                  <w:rFonts w:ascii="Cambria Math" w:hAnsi="Cambria Math"/>
                  <w:i/>
                </w:rPr>
              </w:ins>
            </m:ctrlPr>
          </m:fPr>
          <m:num>
            <m:r>
              <w:rPr>
                <w:rFonts w:ascii="Cambria Math" w:hAnsi="Cambria Math"/>
              </w:rPr>
              <m:t>1</m:t>
            </m:r>
          </m:num>
          <m:den>
            <m:r>
              <w:rPr>
                <w:rFonts w:ascii="Cambria Math" w:hAnsi="Cambria Math"/>
              </w:rPr>
              <m:t>2 years</m:t>
            </m:r>
          </m:den>
        </m:f>
      </m:oMath>
      <w:r>
        <w:t xml:space="preserve">; and birth and death rates = </w:t>
      </w:r>
      <m:oMath>
        <m:f>
          <m:fPr>
            <m:ctrlPr>
              <w:ins w:id="119"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t>.</w:t>
      </w:r>
      <w:r w:rsidR="00170538">
        <w:t xml:space="preserve"> Faded horizontal bars show times with herd immunity under each strategy and the total duration is annotated to the right of each.</w:t>
      </w:r>
    </w:p>
    <w:p w14:paraId="4748FDF0" w14:textId="77777777" w:rsidR="00B862CB" w:rsidRDefault="00B862CB" w:rsidP="00F038DC"/>
    <w:p w14:paraId="11D240E6" w14:textId="19EF69D1" w:rsidR="001B42D3" w:rsidRDefault="00002C0D" w:rsidP="00837827">
      <w:r>
        <w:rPr>
          <w:b/>
        </w:rPr>
        <w:t>Fig 5</w:t>
      </w:r>
      <w:r w:rsidR="00B862CB">
        <w:rPr>
          <w:b/>
        </w:rPr>
        <w:t>. Vaccine targeting optimized in settings with intermediate rates of migration.</w:t>
      </w:r>
      <w:r w:rsidR="00B862CB">
        <w:t xml:space="preserve"> </w:t>
      </w:r>
    </w:p>
    <w:p w14:paraId="5642C51D" w14:textId="4A107AB1" w:rsidR="00B862CB" w:rsidRDefault="009A3CE6" w:rsidP="00837827">
      <w:r>
        <w:lastRenderedPageBreak/>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6F7A0565" w14:textId="77777777" w:rsidR="00002C0D" w:rsidRDefault="00002C0D" w:rsidP="00837827"/>
    <w:p w14:paraId="289AFC17" w14:textId="5C096807" w:rsidR="00002C0D" w:rsidRDefault="00002C0D" w:rsidP="00837827">
      <w:pPr>
        <w:rPr>
          <w:b/>
        </w:rPr>
      </w:pPr>
      <w:r>
        <w:rPr>
          <w:b/>
        </w:rPr>
        <w:t xml:space="preserve">Fig 6.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5C1C53B0" w:rsidR="00FF1E30" w:rsidRPr="00FF1E30" w:rsidRDefault="00FF1E30" w:rsidP="00837827">
      <w:r>
        <w:t>(A) Estimated population size (blue line), individuals vaccinated assuming two-dose coverage (green bars), and case counts in October and November (grey bars). IOM began reporting entries and exits in December 2015 and are represented by the f</w:t>
      </w:r>
      <w:r w:rsidR="00FF0880">
        <w:t>a</w:t>
      </w:r>
      <w:r>
        <w:t xml:space="preserve">int green and red ribbons around the blue line. (B) The proportion susceptible over time decreases due to mass vaccination events, and increases quickly during periods of population growth due to influx of new camp residents assumed to be susceptible. (C) The probability that a single case sparks an outbreak of at least </w:t>
      </w:r>
      <w:commentRangeStart w:id="120"/>
      <w:r>
        <w:t xml:space="preserve">50 </w:t>
      </w:r>
      <w:commentRangeEnd w:id="120"/>
      <w:r w:rsidR="00170538">
        <w:rPr>
          <w:rStyle w:val="CommentReference"/>
        </w:rPr>
        <w:commentReference w:id="120"/>
      </w:r>
      <w:r>
        <w:t xml:space="preserve">cases increases with </w:t>
      </w:r>
      <w:proofErr w:type="gramStart"/>
      <m:oMath>
        <m:r>
          <w:rPr>
            <w:rFonts w:ascii="Cambria Math" w:hAnsi="Cambria Math"/>
          </w:rPr>
          <m:t>X(</m:t>
        </m:r>
        <w:proofErr w:type="gramEnd"/>
        <m:r>
          <w:rPr>
            <w:rFonts w:ascii="Cambria Math" w:hAnsi="Cambria Math"/>
          </w:rPr>
          <m:t>t)</m:t>
        </m:r>
      </m:oMath>
      <w:r>
        <w:t>.</w:t>
      </w:r>
      <w:ins w:id="121"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622ECD3C" w14:textId="2362CFA5" w:rsidR="00B44C2D" w:rsidRPr="00B44C2D" w:rsidRDefault="000A51A6" w:rsidP="00B44C2D">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B44C2D" w:rsidRPr="00B44C2D">
        <w:rPr>
          <w:rFonts w:ascii="Cambria" w:hAnsi="Cambria"/>
          <w:noProof/>
        </w:rPr>
        <w:t>1</w:t>
      </w:r>
      <w:r w:rsidR="00B44C2D" w:rsidRPr="00B44C2D">
        <w:rPr>
          <w:rFonts w:ascii="Cambria" w:hAnsi="Cambria"/>
          <w:noProof/>
        </w:rPr>
        <w:tab/>
        <w:t xml:space="preserve">Fine PE. Herd immunity: history, theory, practice. </w:t>
      </w:r>
      <w:r w:rsidR="00B44C2D" w:rsidRPr="00B44C2D">
        <w:rPr>
          <w:rFonts w:ascii="Cambria" w:hAnsi="Cambria"/>
          <w:i/>
          <w:iCs/>
          <w:noProof/>
        </w:rPr>
        <w:t>Epidemiol Rev</w:t>
      </w:r>
      <w:r w:rsidR="00B44C2D" w:rsidRPr="00B44C2D">
        <w:rPr>
          <w:rFonts w:ascii="Cambria" w:hAnsi="Cambria"/>
          <w:noProof/>
        </w:rPr>
        <w:t xml:space="preserve"> 1993; </w:t>
      </w:r>
      <w:r w:rsidR="00B44C2D" w:rsidRPr="00B44C2D">
        <w:rPr>
          <w:rFonts w:ascii="Cambria" w:hAnsi="Cambria"/>
          <w:b/>
          <w:bCs/>
          <w:noProof/>
        </w:rPr>
        <w:t>15</w:t>
      </w:r>
      <w:r w:rsidR="00B44C2D" w:rsidRPr="00B44C2D">
        <w:rPr>
          <w:rFonts w:ascii="Cambria" w:hAnsi="Cambria"/>
          <w:noProof/>
        </w:rPr>
        <w:t>: 265–302.</w:t>
      </w:r>
    </w:p>
    <w:p w14:paraId="38846F82"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w:t>
      </w:r>
      <w:r w:rsidRPr="00B44C2D">
        <w:rPr>
          <w:rFonts w:ascii="Cambria" w:hAnsi="Cambria"/>
          <w:noProof/>
        </w:rPr>
        <w:tab/>
        <w:t xml:space="preserve">Anderson RM, May RM. Vaccination and herd immunity to infectious diseases. </w:t>
      </w:r>
      <w:r w:rsidRPr="00B44C2D">
        <w:rPr>
          <w:rFonts w:ascii="Cambria" w:hAnsi="Cambria"/>
          <w:i/>
          <w:iCs/>
          <w:noProof/>
        </w:rPr>
        <w:t>Nature</w:t>
      </w:r>
      <w:r w:rsidRPr="00B44C2D">
        <w:rPr>
          <w:rFonts w:ascii="Cambria" w:hAnsi="Cambria"/>
          <w:noProof/>
        </w:rPr>
        <w:t xml:space="preserve"> 1985; </w:t>
      </w:r>
      <w:r w:rsidRPr="00B44C2D">
        <w:rPr>
          <w:rFonts w:ascii="Cambria" w:hAnsi="Cambria"/>
          <w:b/>
          <w:bCs/>
          <w:noProof/>
        </w:rPr>
        <w:t>318</w:t>
      </w:r>
      <w:r w:rsidRPr="00B44C2D">
        <w:rPr>
          <w:rFonts w:ascii="Cambria" w:hAnsi="Cambria"/>
          <w:noProof/>
        </w:rPr>
        <w:t>: 323–9.</w:t>
      </w:r>
    </w:p>
    <w:p w14:paraId="4BB6999B"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w:t>
      </w:r>
      <w:r w:rsidRPr="00B44C2D">
        <w:rPr>
          <w:rFonts w:ascii="Cambria" w:hAnsi="Cambria"/>
          <w:noProof/>
        </w:rPr>
        <w:tab/>
        <w:t xml:space="preserve">Heymann DL, Aylward RB. Mass vaccination: When and why. </w:t>
      </w:r>
      <w:r w:rsidRPr="00B44C2D">
        <w:rPr>
          <w:rFonts w:ascii="Cambria" w:hAnsi="Cambria"/>
          <w:i/>
          <w:iCs/>
          <w:noProof/>
        </w:rPr>
        <w:t>Curr Top Microbiol Immunol</w:t>
      </w:r>
      <w:r w:rsidRPr="00B44C2D">
        <w:rPr>
          <w:rFonts w:ascii="Cambria" w:hAnsi="Cambria"/>
          <w:noProof/>
        </w:rPr>
        <w:t xml:space="preserve"> 2006; </w:t>
      </w:r>
      <w:r w:rsidRPr="00B44C2D">
        <w:rPr>
          <w:rFonts w:ascii="Cambria" w:hAnsi="Cambria"/>
          <w:b/>
          <w:bCs/>
          <w:noProof/>
        </w:rPr>
        <w:t>304</w:t>
      </w:r>
      <w:r w:rsidRPr="00B44C2D">
        <w:rPr>
          <w:rFonts w:ascii="Cambria" w:hAnsi="Cambria"/>
          <w:noProof/>
        </w:rPr>
        <w:t>: 1–16.</w:t>
      </w:r>
    </w:p>
    <w:p w14:paraId="372F9ECF"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w:t>
      </w:r>
      <w:r w:rsidRPr="00B44C2D">
        <w:rPr>
          <w:rFonts w:ascii="Cambria" w:hAnsi="Cambria"/>
          <w:noProof/>
        </w:rPr>
        <w:tab/>
        <w:t xml:space="preserve">Ali M, Emch M, von Seidlein L, </w:t>
      </w:r>
      <w:r w:rsidRPr="00B44C2D">
        <w:rPr>
          <w:rFonts w:ascii="Cambria" w:hAnsi="Cambria"/>
          <w:i/>
          <w:iCs/>
          <w:noProof/>
        </w:rPr>
        <w:t>et al.</w:t>
      </w:r>
      <w:r w:rsidRPr="00B44C2D">
        <w:rPr>
          <w:rFonts w:ascii="Cambria" w:hAnsi="Cambria"/>
          <w:noProof/>
        </w:rPr>
        <w:t xml:space="preserve"> Herd immunity conferred by killed oral cholera vaccines in Bangladesh: a reanalysis. </w:t>
      </w:r>
      <w:r w:rsidRPr="00B44C2D">
        <w:rPr>
          <w:rFonts w:ascii="Cambria" w:hAnsi="Cambria"/>
          <w:i/>
          <w:iCs/>
          <w:noProof/>
        </w:rPr>
        <w:t>Lancet</w:t>
      </w:r>
      <w:r w:rsidRPr="00B44C2D">
        <w:rPr>
          <w:rFonts w:ascii="Cambria" w:hAnsi="Cambria"/>
          <w:noProof/>
        </w:rPr>
        <w:t xml:space="preserve"> 2005; </w:t>
      </w:r>
      <w:r w:rsidRPr="00B44C2D">
        <w:rPr>
          <w:rFonts w:ascii="Cambria" w:hAnsi="Cambria"/>
          <w:b/>
          <w:bCs/>
          <w:noProof/>
        </w:rPr>
        <w:t>366</w:t>
      </w:r>
      <w:r w:rsidRPr="00B44C2D">
        <w:rPr>
          <w:rFonts w:ascii="Cambria" w:hAnsi="Cambria"/>
          <w:noProof/>
        </w:rPr>
        <w:t>: 44–9.</w:t>
      </w:r>
    </w:p>
    <w:p w14:paraId="38EC3A53"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5</w:t>
      </w:r>
      <w:r w:rsidRPr="00B44C2D">
        <w:rPr>
          <w:rFonts w:ascii="Cambria" w:hAnsi="Cambria"/>
          <w:noProof/>
        </w:rPr>
        <w:tab/>
        <w:t xml:space="preserve">Ali M, Sur D, You YA, </w:t>
      </w:r>
      <w:r w:rsidRPr="00B44C2D">
        <w:rPr>
          <w:rFonts w:ascii="Cambria" w:hAnsi="Cambria"/>
          <w:i/>
          <w:iCs/>
          <w:noProof/>
        </w:rPr>
        <w:t>et al.</w:t>
      </w:r>
      <w:r w:rsidRPr="00B44C2D">
        <w:rPr>
          <w:rFonts w:ascii="Cambria" w:hAnsi="Cambria"/>
          <w:noProof/>
        </w:rPr>
        <w:t xml:space="preserve"> Herd protection by a bivalent killed whole-cell oral cholera vaccine in the slums of Kolkata, India. </w:t>
      </w:r>
      <w:r w:rsidRPr="00B44C2D">
        <w:rPr>
          <w:rFonts w:ascii="Cambria" w:hAnsi="Cambria"/>
          <w:i/>
          <w:iCs/>
          <w:noProof/>
        </w:rPr>
        <w:t>Clin Infect Dis</w:t>
      </w:r>
      <w:r w:rsidRPr="00B44C2D">
        <w:rPr>
          <w:rFonts w:ascii="Cambria" w:hAnsi="Cambria"/>
          <w:noProof/>
        </w:rPr>
        <w:t xml:space="preserve"> 2013; </w:t>
      </w:r>
      <w:r w:rsidRPr="00B44C2D">
        <w:rPr>
          <w:rFonts w:ascii="Cambria" w:hAnsi="Cambria"/>
          <w:b/>
          <w:bCs/>
          <w:noProof/>
        </w:rPr>
        <w:t>56</w:t>
      </w:r>
      <w:r w:rsidRPr="00B44C2D">
        <w:rPr>
          <w:rFonts w:ascii="Cambria" w:hAnsi="Cambria"/>
          <w:noProof/>
        </w:rPr>
        <w:t>: 1123–31.</w:t>
      </w:r>
    </w:p>
    <w:p w14:paraId="598654CC"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6</w:t>
      </w:r>
      <w:r w:rsidRPr="00B44C2D">
        <w:rPr>
          <w:rFonts w:ascii="Cambria" w:hAnsi="Cambria"/>
          <w:noProof/>
        </w:rPr>
        <w:tab/>
        <w:t xml:space="preserve">World Health Organization. Cholera, 2015. </w:t>
      </w:r>
      <w:r w:rsidRPr="00B44C2D">
        <w:rPr>
          <w:rFonts w:ascii="Cambria" w:hAnsi="Cambria"/>
          <w:i/>
          <w:iCs/>
          <w:noProof/>
        </w:rPr>
        <w:t>Wkly Epidemiol Rec</w:t>
      </w:r>
      <w:r w:rsidRPr="00B44C2D">
        <w:rPr>
          <w:rFonts w:ascii="Cambria" w:hAnsi="Cambria"/>
          <w:noProof/>
        </w:rPr>
        <w:t xml:space="preserve"> 2016; </w:t>
      </w:r>
      <w:r w:rsidRPr="00B44C2D">
        <w:rPr>
          <w:rFonts w:ascii="Cambria" w:hAnsi="Cambria"/>
          <w:b/>
          <w:bCs/>
          <w:noProof/>
        </w:rPr>
        <w:t>38</w:t>
      </w:r>
      <w:r w:rsidRPr="00B44C2D">
        <w:rPr>
          <w:rFonts w:ascii="Cambria" w:hAnsi="Cambria"/>
          <w:noProof/>
        </w:rPr>
        <w:t>: 433–40.</w:t>
      </w:r>
    </w:p>
    <w:p w14:paraId="116FFD5D"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7</w:t>
      </w:r>
      <w:r w:rsidRPr="00B44C2D">
        <w:rPr>
          <w:rFonts w:ascii="Cambria" w:hAnsi="Cambria"/>
          <w:noProof/>
        </w:rPr>
        <w:tab/>
        <w:t>GAVI. Cholera Vaccine investment strategy. 2013.</w:t>
      </w:r>
    </w:p>
    <w:p w14:paraId="105797CE"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8</w:t>
      </w:r>
      <w:r w:rsidRPr="00B44C2D">
        <w:rPr>
          <w:rFonts w:ascii="Cambria" w:hAnsi="Cambria"/>
          <w:noProof/>
        </w:rPr>
        <w:tab/>
        <w:t>Ministry of Health. Situation Report #93 on Cholera in South Sudan As at 23:59 Hours , 3 November 2016. 2016.</w:t>
      </w:r>
    </w:p>
    <w:p w14:paraId="0B676419"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9</w:t>
      </w:r>
      <w:r w:rsidRPr="00B44C2D">
        <w:rPr>
          <w:rFonts w:ascii="Cambria" w:hAnsi="Cambria"/>
          <w:noProof/>
        </w:rPr>
        <w:tab/>
        <w:t xml:space="preserve">Mclean AR, Blower SM. Imperfect Vaccines and Herd Immunity to HIV. </w:t>
      </w:r>
      <w:r w:rsidRPr="00B44C2D">
        <w:rPr>
          <w:rFonts w:ascii="Cambria" w:hAnsi="Cambria"/>
          <w:i/>
          <w:iCs/>
          <w:noProof/>
        </w:rPr>
        <w:t>Proc R Soc B Biol Sci</w:t>
      </w:r>
      <w:r w:rsidRPr="00B44C2D">
        <w:rPr>
          <w:rFonts w:ascii="Cambria" w:hAnsi="Cambria"/>
          <w:noProof/>
        </w:rPr>
        <w:t xml:space="preserve"> 1993; </w:t>
      </w:r>
      <w:r w:rsidRPr="00B44C2D">
        <w:rPr>
          <w:rFonts w:ascii="Cambria" w:hAnsi="Cambria"/>
          <w:b/>
          <w:bCs/>
          <w:noProof/>
        </w:rPr>
        <w:t>253</w:t>
      </w:r>
      <w:r w:rsidRPr="00B44C2D">
        <w:rPr>
          <w:rFonts w:ascii="Cambria" w:hAnsi="Cambria"/>
          <w:noProof/>
        </w:rPr>
        <w:t>: 9–13.</w:t>
      </w:r>
    </w:p>
    <w:p w14:paraId="1877D7A5"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0</w:t>
      </w:r>
      <w:r w:rsidRPr="00B44C2D">
        <w:rPr>
          <w:rFonts w:ascii="Cambria" w:hAnsi="Cambria"/>
          <w:noProof/>
        </w:rPr>
        <w:tab/>
        <w:t xml:space="preserve">Blower S, Schwartz EJ, Mills J. Forecasting the future of HIV epidemics: The impact of antiretroviral therapies &amp; imperfect vaccines. </w:t>
      </w:r>
      <w:r w:rsidRPr="00B44C2D">
        <w:rPr>
          <w:rFonts w:ascii="Cambria" w:hAnsi="Cambria"/>
          <w:i/>
          <w:iCs/>
          <w:noProof/>
        </w:rPr>
        <w:t>AIDS Rev</w:t>
      </w:r>
      <w:r w:rsidRPr="00B44C2D">
        <w:rPr>
          <w:rFonts w:ascii="Cambria" w:hAnsi="Cambria"/>
          <w:noProof/>
        </w:rPr>
        <w:t xml:space="preserve"> 2003; </w:t>
      </w:r>
      <w:r w:rsidRPr="00B44C2D">
        <w:rPr>
          <w:rFonts w:ascii="Cambria" w:hAnsi="Cambria"/>
          <w:b/>
          <w:bCs/>
          <w:noProof/>
        </w:rPr>
        <w:t>5</w:t>
      </w:r>
      <w:r w:rsidRPr="00B44C2D">
        <w:rPr>
          <w:rFonts w:ascii="Cambria" w:hAnsi="Cambria"/>
          <w:noProof/>
        </w:rPr>
        <w:t>: 113–25.</w:t>
      </w:r>
    </w:p>
    <w:p w14:paraId="48989022"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1</w:t>
      </w:r>
      <w:r w:rsidRPr="00B44C2D">
        <w:rPr>
          <w:rFonts w:ascii="Cambria" w:hAnsi="Cambria"/>
          <w:noProof/>
        </w:rPr>
        <w:tab/>
        <w:t xml:space="preserve">Mossong J, Muller CP. Modelling measles re-emergence as a result of waning of immunity in vaccinated populations. </w:t>
      </w:r>
      <w:r w:rsidRPr="00B44C2D">
        <w:rPr>
          <w:rFonts w:ascii="Cambria" w:hAnsi="Cambria"/>
          <w:i/>
          <w:iCs/>
          <w:noProof/>
        </w:rPr>
        <w:t>Vaccine</w:t>
      </w:r>
      <w:r w:rsidRPr="00B44C2D">
        <w:rPr>
          <w:rFonts w:ascii="Cambria" w:hAnsi="Cambria"/>
          <w:noProof/>
        </w:rPr>
        <w:t xml:space="preserve"> 2003; </w:t>
      </w:r>
      <w:r w:rsidRPr="00B44C2D">
        <w:rPr>
          <w:rFonts w:ascii="Cambria" w:hAnsi="Cambria"/>
          <w:b/>
          <w:bCs/>
          <w:noProof/>
        </w:rPr>
        <w:t>21</w:t>
      </w:r>
      <w:r w:rsidRPr="00B44C2D">
        <w:rPr>
          <w:rFonts w:ascii="Cambria" w:hAnsi="Cambria"/>
          <w:noProof/>
        </w:rPr>
        <w:t>: 4597–603.</w:t>
      </w:r>
    </w:p>
    <w:p w14:paraId="1FDE553A"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2</w:t>
      </w:r>
      <w:r w:rsidRPr="00B44C2D">
        <w:rPr>
          <w:rFonts w:ascii="Cambria" w:hAnsi="Cambria"/>
          <w:noProof/>
        </w:rPr>
        <w:tab/>
        <w:t xml:space="preserve">MAGPANTAY FMG, DOMENECH DE CELLÈS M, ROHANI P, KING AA. Pertussis immunity and epidemiology: mode and duration of vaccine-induced immunity. </w:t>
      </w:r>
      <w:r w:rsidRPr="00B44C2D">
        <w:rPr>
          <w:rFonts w:ascii="Cambria" w:hAnsi="Cambria"/>
          <w:i/>
          <w:iCs/>
          <w:noProof/>
        </w:rPr>
        <w:t>Parasitology</w:t>
      </w:r>
      <w:r w:rsidRPr="00B44C2D">
        <w:rPr>
          <w:rFonts w:ascii="Cambria" w:hAnsi="Cambria"/>
          <w:noProof/>
        </w:rPr>
        <w:t xml:space="preserve"> 2016; </w:t>
      </w:r>
      <w:r w:rsidRPr="00B44C2D">
        <w:rPr>
          <w:rFonts w:ascii="Cambria" w:hAnsi="Cambria"/>
          <w:b/>
          <w:bCs/>
          <w:noProof/>
        </w:rPr>
        <w:t>143</w:t>
      </w:r>
      <w:r w:rsidRPr="00B44C2D">
        <w:rPr>
          <w:rFonts w:ascii="Cambria" w:hAnsi="Cambria"/>
          <w:noProof/>
        </w:rPr>
        <w:t>: 835–49.</w:t>
      </w:r>
    </w:p>
    <w:p w14:paraId="2F7842A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3</w:t>
      </w:r>
      <w:r w:rsidRPr="00B44C2D">
        <w:rPr>
          <w:rFonts w:ascii="Cambria" w:hAnsi="Cambria"/>
          <w:noProof/>
        </w:rPr>
        <w:tab/>
        <w:t xml:space="preserve">Metcalf CJE, Lessler J, Klepac P, Cutts F, Grenfell BT. Impact of birth rate, seasonality and transmission rate on minimum levels of coverage needed for rubella vaccination. </w:t>
      </w:r>
      <w:r w:rsidRPr="00B44C2D">
        <w:rPr>
          <w:rFonts w:ascii="Cambria" w:hAnsi="Cambria"/>
          <w:i/>
          <w:iCs/>
          <w:noProof/>
        </w:rPr>
        <w:t>Epidemiol Infect</w:t>
      </w:r>
      <w:r w:rsidRPr="00B44C2D">
        <w:rPr>
          <w:rFonts w:ascii="Cambria" w:hAnsi="Cambria"/>
          <w:noProof/>
        </w:rPr>
        <w:t xml:space="preserve"> 2012; </w:t>
      </w:r>
      <w:r w:rsidRPr="00B44C2D">
        <w:rPr>
          <w:rFonts w:ascii="Cambria" w:hAnsi="Cambria"/>
          <w:b/>
          <w:bCs/>
          <w:noProof/>
        </w:rPr>
        <w:t>140</w:t>
      </w:r>
      <w:r w:rsidRPr="00B44C2D">
        <w:rPr>
          <w:rFonts w:ascii="Cambria" w:hAnsi="Cambria"/>
          <w:noProof/>
        </w:rPr>
        <w:t>: 1–12.</w:t>
      </w:r>
    </w:p>
    <w:p w14:paraId="33A0C293"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4</w:t>
      </w:r>
      <w:r w:rsidRPr="00B44C2D">
        <w:rPr>
          <w:rFonts w:ascii="Cambria" w:hAnsi="Cambria"/>
          <w:noProof/>
        </w:rPr>
        <w:tab/>
        <w:t xml:space="preserve">Durham LK, Longini IM, Halloran ME, Clemens JD, Nizam A, Rao M. Estimation of vaccine efficacy in the presence of waning: application to cholera vaccines. </w:t>
      </w:r>
      <w:r w:rsidRPr="00B44C2D">
        <w:rPr>
          <w:rFonts w:ascii="Cambria" w:hAnsi="Cambria"/>
          <w:i/>
          <w:iCs/>
          <w:noProof/>
        </w:rPr>
        <w:t>Am J Epidemiol</w:t>
      </w:r>
      <w:r w:rsidRPr="00B44C2D">
        <w:rPr>
          <w:rFonts w:ascii="Cambria" w:hAnsi="Cambria"/>
          <w:noProof/>
        </w:rPr>
        <w:t xml:space="preserve"> 1998; </w:t>
      </w:r>
      <w:r w:rsidRPr="00B44C2D">
        <w:rPr>
          <w:rFonts w:ascii="Cambria" w:hAnsi="Cambria"/>
          <w:b/>
          <w:bCs/>
          <w:noProof/>
        </w:rPr>
        <w:t>147</w:t>
      </w:r>
      <w:r w:rsidRPr="00B44C2D">
        <w:rPr>
          <w:rFonts w:ascii="Cambria" w:hAnsi="Cambria"/>
          <w:noProof/>
        </w:rPr>
        <w:t>: 948–59.</w:t>
      </w:r>
    </w:p>
    <w:p w14:paraId="3955621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5</w:t>
      </w:r>
      <w:r w:rsidRPr="00B44C2D">
        <w:rPr>
          <w:rFonts w:ascii="Cambria" w:hAnsi="Cambria"/>
          <w:noProof/>
        </w:rPr>
        <w:tab/>
        <w:t xml:space="preserve">Lloyd AL. Realistic distributions of infectious periods in epidemic models: changing patterns of persistence and dynamics. </w:t>
      </w:r>
      <w:r w:rsidRPr="00B44C2D">
        <w:rPr>
          <w:rFonts w:ascii="Cambria" w:hAnsi="Cambria"/>
          <w:i/>
          <w:iCs/>
          <w:noProof/>
        </w:rPr>
        <w:t>Theor Popul Biol</w:t>
      </w:r>
      <w:r w:rsidRPr="00B44C2D">
        <w:rPr>
          <w:rFonts w:ascii="Cambria" w:hAnsi="Cambria"/>
          <w:noProof/>
        </w:rPr>
        <w:t xml:space="preserve"> 2001; </w:t>
      </w:r>
      <w:r w:rsidRPr="00B44C2D">
        <w:rPr>
          <w:rFonts w:ascii="Cambria" w:hAnsi="Cambria"/>
          <w:b/>
          <w:bCs/>
          <w:noProof/>
        </w:rPr>
        <w:t>60</w:t>
      </w:r>
      <w:r w:rsidRPr="00B44C2D">
        <w:rPr>
          <w:rFonts w:ascii="Cambria" w:hAnsi="Cambria"/>
          <w:noProof/>
        </w:rPr>
        <w:t>: 59–71.</w:t>
      </w:r>
    </w:p>
    <w:p w14:paraId="1B9FBF6E"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6</w:t>
      </w:r>
      <w:r w:rsidRPr="00B44C2D">
        <w:rPr>
          <w:rFonts w:ascii="Cambria" w:hAnsi="Cambria"/>
          <w:noProof/>
        </w:rPr>
        <w:tab/>
        <w:t xml:space="preserve">Krylova O, Earn DJD. Effects of the infectious period distribution on predicted transitions in childhood disease dynamics. </w:t>
      </w:r>
      <w:r w:rsidRPr="00B44C2D">
        <w:rPr>
          <w:rFonts w:ascii="Cambria" w:hAnsi="Cambria"/>
          <w:i/>
          <w:iCs/>
          <w:noProof/>
        </w:rPr>
        <w:t>J R Soc Interface</w:t>
      </w:r>
      <w:r w:rsidRPr="00B44C2D">
        <w:rPr>
          <w:rFonts w:ascii="Cambria" w:hAnsi="Cambria"/>
          <w:noProof/>
        </w:rPr>
        <w:t xml:space="preserve"> 2013; </w:t>
      </w:r>
      <w:r w:rsidRPr="00B44C2D">
        <w:rPr>
          <w:rFonts w:ascii="Cambria" w:hAnsi="Cambria"/>
          <w:b/>
          <w:bCs/>
          <w:noProof/>
        </w:rPr>
        <w:t>10</w:t>
      </w:r>
      <w:r w:rsidRPr="00B44C2D">
        <w:rPr>
          <w:rFonts w:ascii="Cambria" w:hAnsi="Cambria"/>
          <w:noProof/>
        </w:rPr>
        <w:t>: 20130098.</w:t>
      </w:r>
    </w:p>
    <w:p w14:paraId="5A7F9A9A"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7</w:t>
      </w:r>
      <w:r w:rsidRPr="00B44C2D">
        <w:rPr>
          <w:rFonts w:ascii="Cambria" w:hAnsi="Cambria"/>
          <w:noProof/>
        </w:rPr>
        <w:tab/>
        <w:t xml:space="preserve">Soetaert K, Petzoldt T, Setzer RW. Package deSolve : Solving Initial Value Differential Equations in R. </w:t>
      </w:r>
      <w:r w:rsidRPr="00B44C2D">
        <w:rPr>
          <w:rFonts w:ascii="Cambria" w:hAnsi="Cambria"/>
          <w:i/>
          <w:iCs/>
          <w:noProof/>
        </w:rPr>
        <w:t>J Stat Softw</w:t>
      </w:r>
      <w:r w:rsidRPr="00B44C2D">
        <w:rPr>
          <w:rFonts w:ascii="Cambria" w:hAnsi="Cambria"/>
          <w:noProof/>
        </w:rPr>
        <w:t xml:space="preserve"> 2010; </w:t>
      </w:r>
      <w:r w:rsidRPr="00B44C2D">
        <w:rPr>
          <w:rFonts w:ascii="Cambria" w:hAnsi="Cambria"/>
          <w:b/>
          <w:bCs/>
          <w:noProof/>
        </w:rPr>
        <w:t>33</w:t>
      </w:r>
      <w:r w:rsidRPr="00B44C2D">
        <w:rPr>
          <w:rFonts w:ascii="Cambria" w:hAnsi="Cambria"/>
          <w:noProof/>
        </w:rPr>
        <w:t>: 1–25.</w:t>
      </w:r>
    </w:p>
    <w:p w14:paraId="6C5AF643"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8</w:t>
      </w:r>
      <w:r w:rsidRPr="00B44C2D">
        <w:rPr>
          <w:rFonts w:ascii="Cambria" w:hAnsi="Cambria"/>
          <w:noProof/>
        </w:rPr>
        <w:tab/>
        <w:t xml:space="preserve">Sur D, Kanungo S, Sah B, </w:t>
      </w:r>
      <w:r w:rsidRPr="00B44C2D">
        <w:rPr>
          <w:rFonts w:ascii="Cambria" w:hAnsi="Cambria"/>
          <w:i/>
          <w:iCs/>
          <w:noProof/>
        </w:rPr>
        <w:t>et al.</w:t>
      </w:r>
      <w:r w:rsidRPr="00B44C2D">
        <w:rPr>
          <w:rFonts w:ascii="Cambria" w:hAnsi="Cambria"/>
          <w:noProof/>
        </w:rPr>
        <w:t xml:space="preserve"> Efficacy of a Low-Cost, inactivated Whole-Cell oral cholera vaccine: Results from 3 years of Follow-Up of a randomized, controlled trial. </w:t>
      </w:r>
      <w:r w:rsidRPr="00B44C2D">
        <w:rPr>
          <w:rFonts w:ascii="Cambria" w:hAnsi="Cambria"/>
          <w:i/>
          <w:iCs/>
          <w:noProof/>
        </w:rPr>
        <w:t>PLoS Negl Trop Dis</w:t>
      </w:r>
      <w:r w:rsidRPr="00B44C2D">
        <w:rPr>
          <w:rFonts w:ascii="Cambria" w:hAnsi="Cambria"/>
          <w:noProof/>
        </w:rPr>
        <w:t xml:space="preserve"> 2011; </w:t>
      </w:r>
      <w:r w:rsidRPr="00B44C2D">
        <w:rPr>
          <w:rFonts w:ascii="Cambria" w:hAnsi="Cambria"/>
          <w:b/>
          <w:bCs/>
          <w:noProof/>
        </w:rPr>
        <w:t>5</w:t>
      </w:r>
      <w:r w:rsidRPr="00B44C2D">
        <w:rPr>
          <w:rFonts w:ascii="Cambria" w:hAnsi="Cambria"/>
          <w:noProof/>
        </w:rPr>
        <w:t>: 1–6.</w:t>
      </w:r>
    </w:p>
    <w:p w14:paraId="78A64CE4"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19</w:t>
      </w:r>
      <w:r w:rsidRPr="00B44C2D">
        <w:rPr>
          <w:rFonts w:ascii="Cambria" w:hAnsi="Cambria"/>
          <w:noProof/>
        </w:rPr>
        <w:tab/>
        <w:t xml:space="preserve">Qadri F, Ali M, Chowdhury F, </w:t>
      </w:r>
      <w:r w:rsidRPr="00B44C2D">
        <w:rPr>
          <w:rFonts w:ascii="Cambria" w:hAnsi="Cambria"/>
          <w:i/>
          <w:iCs/>
          <w:noProof/>
        </w:rPr>
        <w:t>et al.</w:t>
      </w:r>
      <w:r w:rsidRPr="00B44C2D">
        <w:rPr>
          <w:rFonts w:ascii="Cambria" w:hAnsi="Cambria"/>
          <w:noProof/>
        </w:rPr>
        <w:t xml:space="preserve"> Feasibility and effectiveness of oral cholera vaccine in an urban endemic setting in Bangladesh: a cluster randomised open-label trial. </w:t>
      </w:r>
      <w:r w:rsidRPr="00B44C2D">
        <w:rPr>
          <w:rFonts w:ascii="Cambria" w:hAnsi="Cambria"/>
          <w:i/>
          <w:iCs/>
          <w:noProof/>
        </w:rPr>
        <w:t>Lancet</w:t>
      </w:r>
      <w:r w:rsidRPr="00B44C2D">
        <w:rPr>
          <w:rFonts w:ascii="Cambria" w:hAnsi="Cambria"/>
          <w:noProof/>
        </w:rPr>
        <w:t xml:space="preserve"> 2015; </w:t>
      </w:r>
      <w:r w:rsidRPr="00B44C2D">
        <w:rPr>
          <w:rFonts w:ascii="Cambria" w:hAnsi="Cambria"/>
          <w:b/>
          <w:bCs/>
          <w:noProof/>
        </w:rPr>
        <w:t>6736</w:t>
      </w:r>
      <w:r w:rsidRPr="00B44C2D">
        <w:rPr>
          <w:rFonts w:ascii="Cambria" w:hAnsi="Cambria"/>
          <w:noProof/>
        </w:rPr>
        <w:t>: 1–10.</w:t>
      </w:r>
    </w:p>
    <w:p w14:paraId="1EE0BE0B"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0</w:t>
      </w:r>
      <w:r w:rsidRPr="00B44C2D">
        <w:rPr>
          <w:rFonts w:ascii="Cambria" w:hAnsi="Cambria"/>
          <w:noProof/>
        </w:rPr>
        <w:tab/>
        <w:t>Becker NG. Minor outbreaks when infectives are homogenous. In: Modeling to Inform Infectious Disease Control. 2015: 7–28.</w:t>
      </w:r>
    </w:p>
    <w:p w14:paraId="2EE75F2C"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1</w:t>
      </w:r>
      <w:r w:rsidRPr="00B44C2D">
        <w:rPr>
          <w:rFonts w:ascii="Cambria" w:hAnsi="Cambria"/>
          <w:noProof/>
        </w:rPr>
        <w:tab/>
        <w:t xml:space="preserve">Mott J. The Distribution of the Time-to-Emptiness of a Discrete Dam Under Steady Demand. </w:t>
      </w:r>
      <w:r w:rsidRPr="00B44C2D">
        <w:rPr>
          <w:rFonts w:ascii="Cambria" w:hAnsi="Cambria"/>
          <w:i/>
          <w:iCs/>
          <w:noProof/>
        </w:rPr>
        <w:t>J R Stat Soc Ser B</w:t>
      </w:r>
      <w:r w:rsidRPr="00B44C2D">
        <w:rPr>
          <w:rFonts w:ascii="Cambria" w:hAnsi="Cambria"/>
          <w:noProof/>
        </w:rPr>
        <w:t xml:space="preserve"> 1963; </w:t>
      </w:r>
      <w:r w:rsidRPr="00B44C2D">
        <w:rPr>
          <w:rFonts w:ascii="Cambria" w:hAnsi="Cambria"/>
          <w:b/>
          <w:bCs/>
          <w:noProof/>
        </w:rPr>
        <w:t>25</w:t>
      </w:r>
      <w:r w:rsidRPr="00B44C2D">
        <w:rPr>
          <w:rFonts w:ascii="Cambria" w:hAnsi="Cambria"/>
          <w:noProof/>
        </w:rPr>
        <w:t>: 137–9.</w:t>
      </w:r>
    </w:p>
    <w:p w14:paraId="7D3AF725"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2</w:t>
      </w:r>
      <w:r w:rsidRPr="00B44C2D">
        <w:rPr>
          <w:rFonts w:ascii="Cambria" w:hAnsi="Cambria"/>
          <w:noProof/>
        </w:rPr>
        <w:tab/>
        <w:t xml:space="preserve">UNFPA. Monthly Humanitairan Update - South Sudan Conflict. 2016 </w:t>
      </w:r>
      <w:r w:rsidRPr="00B44C2D">
        <w:rPr>
          <w:rFonts w:ascii="Cambria" w:hAnsi="Cambria"/>
          <w:noProof/>
        </w:rPr>
        <w:lastRenderedPageBreak/>
        <w:t>http://reliefweb.int/sites/reliefweb.int/files/resources/SSD_Monthly_Humanitarian_Update_August.pdf.</w:t>
      </w:r>
    </w:p>
    <w:p w14:paraId="5A28305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3</w:t>
      </w:r>
      <w:r w:rsidRPr="00B44C2D">
        <w:rPr>
          <w:rFonts w:ascii="Cambria" w:hAnsi="Cambria"/>
          <w:noProof/>
        </w:rPr>
        <w:tab/>
        <w:t xml:space="preserve">Fox JP, Elveback L, Scott W, Gatewood L, Ackerman E. Herd Immunity: Basic Concept and Relevance To Public Health Immunization Practices. </w:t>
      </w:r>
      <w:r w:rsidRPr="00B44C2D">
        <w:rPr>
          <w:rFonts w:ascii="Cambria" w:hAnsi="Cambria"/>
          <w:i/>
          <w:iCs/>
          <w:noProof/>
        </w:rPr>
        <w:t>Am J Epidemiol</w:t>
      </w:r>
      <w:r w:rsidRPr="00B44C2D">
        <w:rPr>
          <w:rFonts w:ascii="Cambria" w:hAnsi="Cambria"/>
          <w:noProof/>
        </w:rPr>
        <w:t xml:space="preserve"> 1971; </w:t>
      </w:r>
      <w:r w:rsidRPr="00B44C2D">
        <w:rPr>
          <w:rFonts w:ascii="Cambria" w:hAnsi="Cambria"/>
          <w:b/>
          <w:bCs/>
          <w:noProof/>
        </w:rPr>
        <w:t>94</w:t>
      </w:r>
      <w:r w:rsidRPr="00B44C2D">
        <w:rPr>
          <w:rFonts w:ascii="Cambria" w:hAnsi="Cambria"/>
          <w:noProof/>
        </w:rPr>
        <w:t>: 187–97.</w:t>
      </w:r>
    </w:p>
    <w:p w14:paraId="52D2603A"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4</w:t>
      </w:r>
      <w:r w:rsidRPr="00B44C2D">
        <w:rPr>
          <w:rFonts w:ascii="Cambria" w:hAnsi="Cambria"/>
          <w:noProof/>
        </w:rPr>
        <w:tab/>
        <w:t xml:space="preserve">Abubakar A, Azman AS, Rumunu J, </w:t>
      </w:r>
      <w:r w:rsidRPr="00B44C2D">
        <w:rPr>
          <w:rFonts w:ascii="Cambria" w:hAnsi="Cambria"/>
          <w:i/>
          <w:iCs/>
          <w:noProof/>
        </w:rPr>
        <w:t>et al.</w:t>
      </w:r>
      <w:r w:rsidRPr="00B44C2D">
        <w:rPr>
          <w:rFonts w:ascii="Cambria" w:hAnsi="Cambria"/>
          <w:noProof/>
        </w:rPr>
        <w:t xml:space="preserve"> The First Use of the Global Oral Cholera Vaccine Emergency Stockpile: Lessons from South Sudan. </w:t>
      </w:r>
      <w:r w:rsidRPr="00B44C2D">
        <w:rPr>
          <w:rFonts w:ascii="Cambria" w:hAnsi="Cambria"/>
          <w:i/>
          <w:iCs/>
          <w:noProof/>
        </w:rPr>
        <w:t>PLOS Med</w:t>
      </w:r>
      <w:r w:rsidRPr="00B44C2D">
        <w:rPr>
          <w:rFonts w:ascii="Cambria" w:hAnsi="Cambria"/>
          <w:noProof/>
        </w:rPr>
        <w:t xml:space="preserve"> 2015; </w:t>
      </w:r>
      <w:r w:rsidRPr="00B44C2D">
        <w:rPr>
          <w:rFonts w:ascii="Cambria" w:hAnsi="Cambria"/>
          <w:b/>
          <w:bCs/>
          <w:noProof/>
        </w:rPr>
        <w:t>12</w:t>
      </w:r>
      <w:r w:rsidRPr="00B44C2D">
        <w:rPr>
          <w:rFonts w:ascii="Cambria" w:hAnsi="Cambria"/>
          <w:noProof/>
        </w:rPr>
        <w:t>: e1001901.</w:t>
      </w:r>
    </w:p>
    <w:p w14:paraId="6BC271E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5</w:t>
      </w:r>
      <w:r w:rsidRPr="00B44C2D">
        <w:rPr>
          <w:rFonts w:ascii="Cambria" w:hAnsi="Cambria"/>
          <w:noProof/>
        </w:rPr>
        <w:tab/>
        <w:t>WHO. WHO Supports Oral Cholera Vaccination Campaigns in South Sudan. 2015. http://www.afro.who.int/en/ssd/news/item/7736-who-supports-oral-cholera-vaccination-campaigns-in-south-sudan.html.</w:t>
      </w:r>
    </w:p>
    <w:p w14:paraId="1D97924B"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6</w:t>
      </w:r>
      <w:r w:rsidRPr="00B44C2D">
        <w:rPr>
          <w:rFonts w:ascii="Cambria" w:hAnsi="Cambria"/>
          <w:noProof/>
        </w:rPr>
        <w:tab/>
        <w:t xml:space="preserve">Shen AK, Fields R, McQuestion M. The future of routine immunization in the developing world: challenges and opportunities. </w:t>
      </w:r>
      <w:r w:rsidRPr="00B44C2D">
        <w:rPr>
          <w:rFonts w:ascii="Cambria" w:hAnsi="Cambria"/>
          <w:i/>
          <w:iCs/>
          <w:noProof/>
        </w:rPr>
        <w:t>Glob Heal Sci Pract</w:t>
      </w:r>
      <w:r w:rsidRPr="00B44C2D">
        <w:rPr>
          <w:rFonts w:ascii="Cambria" w:hAnsi="Cambria"/>
          <w:noProof/>
        </w:rPr>
        <w:t xml:space="preserve"> 2014; </w:t>
      </w:r>
      <w:r w:rsidRPr="00B44C2D">
        <w:rPr>
          <w:rFonts w:ascii="Cambria" w:hAnsi="Cambria"/>
          <w:b/>
          <w:bCs/>
          <w:noProof/>
        </w:rPr>
        <w:t>2</w:t>
      </w:r>
      <w:r w:rsidRPr="00B44C2D">
        <w:rPr>
          <w:rFonts w:ascii="Cambria" w:hAnsi="Cambria"/>
          <w:noProof/>
        </w:rPr>
        <w:t>: 381–94.</w:t>
      </w:r>
    </w:p>
    <w:p w14:paraId="5AD3FAB8"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7</w:t>
      </w:r>
      <w:r w:rsidRPr="00B44C2D">
        <w:rPr>
          <w:rFonts w:ascii="Cambria" w:hAnsi="Cambria"/>
          <w:noProof/>
        </w:rPr>
        <w:tab/>
        <w:t xml:space="preserve">Lessler J, Metcalf CJE, Cutts FT, Grenfell BT. Impact on Epidemic Measles of Vaccination Campaigns Triggered by Disease Outbreaks or Serosurveys: A Modeling Study. </w:t>
      </w:r>
      <w:r w:rsidRPr="00B44C2D">
        <w:rPr>
          <w:rFonts w:ascii="Cambria" w:hAnsi="Cambria"/>
          <w:i/>
          <w:iCs/>
          <w:noProof/>
        </w:rPr>
        <w:t>PLoS Med</w:t>
      </w:r>
      <w:r w:rsidRPr="00B44C2D">
        <w:rPr>
          <w:rFonts w:ascii="Cambria" w:hAnsi="Cambria"/>
          <w:noProof/>
        </w:rPr>
        <w:t xml:space="preserve"> 2016; </w:t>
      </w:r>
      <w:r w:rsidRPr="00B44C2D">
        <w:rPr>
          <w:rFonts w:ascii="Cambria" w:hAnsi="Cambria"/>
          <w:b/>
          <w:bCs/>
          <w:noProof/>
        </w:rPr>
        <w:t>13</w:t>
      </w:r>
      <w:r w:rsidRPr="00B44C2D">
        <w:rPr>
          <w:rFonts w:ascii="Cambria" w:hAnsi="Cambria"/>
          <w:noProof/>
        </w:rPr>
        <w:t>: e1002144.</w:t>
      </w:r>
    </w:p>
    <w:p w14:paraId="11465CE2"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8</w:t>
      </w:r>
      <w:r w:rsidRPr="00B44C2D">
        <w:rPr>
          <w:rFonts w:ascii="Cambria" w:hAnsi="Cambria"/>
          <w:noProof/>
        </w:rPr>
        <w:tab/>
        <w:t>Anderson RM, May RM. Infectious diseases of humans: Dynamics and control. London: Oxford University Press, 1991.</w:t>
      </w:r>
    </w:p>
    <w:p w14:paraId="5365FD2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29</w:t>
      </w:r>
      <w:r w:rsidRPr="00B44C2D">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0AACA938"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0</w:t>
      </w:r>
      <w:r w:rsidRPr="00B44C2D">
        <w:rPr>
          <w:rFonts w:ascii="Cambria" w:hAnsi="Cambria"/>
          <w:noProof/>
        </w:rPr>
        <w:tab/>
        <w:t xml:space="preserve">Azman AS, Lessler J. Reactive vaccination in the presence of disease hotspots. </w:t>
      </w:r>
      <w:r w:rsidRPr="00B44C2D">
        <w:rPr>
          <w:rFonts w:ascii="Cambria" w:hAnsi="Cambria"/>
          <w:i/>
          <w:iCs/>
          <w:noProof/>
        </w:rPr>
        <w:t>Proc R Soc B Biol Sci</w:t>
      </w:r>
      <w:r w:rsidRPr="00B44C2D">
        <w:rPr>
          <w:rFonts w:ascii="Cambria" w:hAnsi="Cambria"/>
          <w:noProof/>
        </w:rPr>
        <w:t xml:space="preserve"> 2015; </w:t>
      </w:r>
      <w:r w:rsidRPr="00B44C2D">
        <w:rPr>
          <w:rFonts w:ascii="Cambria" w:hAnsi="Cambria"/>
          <w:b/>
          <w:bCs/>
          <w:noProof/>
        </w:rPr>
        <w:t>282</w:t>
      </w:r>
      <w:r w:rsidRPr="00B44C2D">
        <w:rPr>
          <w:rFonts w:ascii="Cambria" w:hAnsi="Cambria"/>
          <w:noProof/>
        </w:rPr>
        <w:t>: 20141341–20141341.</w:t>
      </w:r>
    </w:p>
    <w:p w14:paraId="1CE46EBC"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1</w:t>
      </w:r>
      <w:r w:rsidRPr="00B44C2D">
        <w:rPr>
          <w:rFonts w:ascii="Cambria" w:hAnsi="Cambria"/>
          <w:noProof/>
        </w:rPr>
        <w:tab/>
        <w:t xml:space="preserve">O’Hagan JJ, Hernán MA, Walensky RP, Lipsitch M. Apparent declining efficacy in randomized trials. </w:t>
      </w:r>
      <w:r w:rsidRPr="00B44C2D">
        <w:rPr>
          <w:rFonts w:ascii="Cambria" w:hAnsi="Cambria"/>
          <w:i/>
          <w:iCs/>
          <w:noProof/>
        </w:rPr>
        <w:t>AIDS</w:t>
      </w:r>
      <w:r w:rsidRPr="00B44C2D">
        <w:rPr>
          <w:rFonts w:ascii="Cambria" w:hAnsi="Cambria"/>
          <w:noProof/>
        </w:rPr>
        <w:t xml:space="preserve"> 2012; </w:t>
      </w:r>
      <w:r w:rsidRPr="00B44C2D">
        <w:rPr>
          <w:rFonts w:ascii="Cambria" w:hAnsi="Cambria"/>
          <w:b/>
          <w:bCs/>
          <w:noProof/>
        </w:rPr>
        <w:t>26</w:t>
      </w:r>
      <w:r w:rsidRPr="00B44C2D">
        <w:rPr>
          <w:rFonts w:ascii="Cambria" w:hAnsi="Cambria"/>
          <w:noProof/>
        </w:rPr>
        <w:t>: 123–6.</w:t>
      </w:r>
    </w:p>
    <w:p w14:paraId="0278EE47"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2</w:t>
      </w:r>
      <w:r w:rsidRPr="00B44C2D">
        <w:rPr>
          <w:rFonts w:ascii="Cambria" w:hAnsi="Cambria"/>
          <w:noProof/>
        </w:rPr>
        <w:tab/>
        <w:t xml:space="preserve">Clemens JD, Sack D a, Harris JR, </w:t>
      </w:r>
      <w:r w:rsidRPr="00B44C2D">
        <w:rPr>
          <w:rFonts w:ascii="Cambria" w:hAnsi="Cambria"/>
          <w:i/>
          <w:iCs/>
          <w:noProof/>
        </w:rPr>
        <w:t>et al.</w:t>
      </w:r>
      <w:r w:rsidRPr="00B44C2D">
        <w:rPr>
          <w:rFonts w:ascii="Cambria" w:hAnsi="Cambria"/>
          <w:noProof/>
        </w:rPr>
        <w:t xml:space="preserve"> Field trial of oral cholera vaccines in Bangladesh: results from three-year follow-up. </w:t>
      </w:r>
      <w:r w:rsidRPr="00B44C2D">
        <w:rPr>
          <w:rFonts w:ascii="Cambria" w:hAnsi="Cambria"/>
          <w:i/>
          <w:iCs/>
          <w:noProof/>
        </w:rPr>
        <w:t>Lancet</w:t>
      </w:r>
      <w:r w:rsidRPr="00B44C2D">
        <w:rPr>
          <w:rFonts w:ascii="Cambria" w:hAnsi="Cambria"/>
          <w:noProof/>
        </w:rPr>
        <w:t xml:space="preserve"> 1990; </w:t>
      </w:r>
      <w:r w:rsidRPr="00B44C2D">
        <w:rPr>
          <w:rFonts w:ascii="Cambria" w:hAnsi="Cambria"/>
          <w:b/>
          <w:bCs/>
          <w:noProof/>
        </w:rPr>
        <w:t>335</w:t>
      </w:r>
      <w:r w:rsidRPr="00B44C2D">
        <w:rPr>
          <w:rFonts w:ascii="Cambria" w:hAnsi="Cambria"/>
          <w:noProof/>
        </w:rPr>
        <w:t>: 270–3.</w:t>
      </w:r>
    </w:p>
    <w:p w14:paraId="7459D44F"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3</w:t>
      </w:r>
      <w:r w:rsidRPr="00B44C2D">
        <w:rPr>
          <w:rFonts w:ascii="Cambria" w:hAnsi="Cambria"/>
          <w:noProof/>
        </w:rPr>
        <w:tab/>
        <w:t xml:space="preserve">Worby CJ, Chaves SS, Wallinga J, Lipsitch M, Finelli L, Goldstein E. On the relative role of different age groups in influenza epidemics. </w:t>
      </w:r>
      <w:r w:rsidRPr="00B44C2D">
        <w:rPr>
          <w:rFonts w:ascii="Cambria" w:hAnsi="Cambria"/>
          <w:i/>
          <w:iCs/>
          <w:noProof/>
        </w:rPr>
        <w:t>Epidemics</w:t>
      </w:r>
      <w:r w:rsidRPr="00B44C2D">
        <w:rPr>
          <w:rFonts w:ascii="Cambria" w:hAnsi="Cambria"/>
          <w:noProof/>
        </w:rPr>
        <w:t xml:space="preserve"> 2015; </w:t>
      </w:r>
      <w:r w:rsidRPr="00B44C2D">
        <w:rPr>
          <w:rFonts w:ascii="Cambria" w:hAnsi="Cambria"/>
          <w:b/>
          <w:bCs/>
          <w:noProof/>
        </w:rPr>
        <w:t>13</w:t>
      </w:r>
      <w:r w:rsidRPr="00B44C2D">
        <w:rPr>
          <w:rFonts w:ascii="Cambria" w:hAnsi="Cambria"/>
          <w:noProof/>
        </w:rPr>
        <w:t>: 10–6.</w:t>
      </w:r>
    </w:p>
    <w:p w14:paraId="3532D596"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4</w:t>
      </w:r>
      <w:r w:rsidRPr="00B44C2D">
        <w:rPr>
          <w:rFonts w:ascii="Cambria" w:hAnsi="Cambria"/>
          <w:noProof/>
        </w:rPr>
        <w:tab/>
        <w:t xml:space="preserve">Recommendations of the Advisory Committee on Immunization Practices (ACIP): Typhoid Immunization. </w:t>
      </w:r>
      <w:r w:rsidRPr="00B44C2D">
        <w:rPr>
          <w:rFonts w:ascii="Cambria" w:hAnsi="Cambria"/>
          <w:i/>
          <w:iCs/>
          <w:noProof/>
        </w:rPr>
        <w:t>MMWR</w:t>
      </w:r>
      <w:r w:rsidRPr="00B44C2D">
        <w:rPr>
          <w:rFonts w:ascii="Cambria" w:hAnsi="Cambria"/>
          <w:noProof/>
        </w:rPr>
        <w:t xml:space="preserve"> 1994; </w:t>
      </w:r>
      <w:r w:rsidRPr="00B44C2D">
        <w:rPr>
          <w:rFonts w:ascii="Cambria" w:hAnsi="Cambria"/>
          <w:b/>
          <w:bCs/>
          <w:noProof/>
        </w:rPr>
        <w:t>RR</w:t>
      </w:r>
      <w:r w:rsidRPr="00B44C2D">
        <w:rPr>
          <w:rFonts w:ascii="Cambria" w:hAnsi="Cambria"/>
          <w:noProof/>
        </w:rPr>
        <w:t>-</w:t>
      </w:r>
      <w:r w:rsidRPr="00B44C2D">
        <w:rPr>
          <w:rFonts w:ascii="Cambria" w:hAnsi="Cambria"/>
          <w:b/>
          <w:bCs/>
          <w:noProof/>
        </w:rPr>
        <w:t>14</w:t>
      </w:r>
      <w:r w:rsidRPr="00B44C2D">
        <w:rPr>
          <w:rFonts w:ascii="Cambria" w:hAnsi="Cambria"/>
          <w:noProof/>
        </w:rPr>
        <w:t>. ftp://ftp.cdc.gov/pub/publications/mmwr/rr/rr4314.pdf.</w:t>
      </w:r>
    </w:p>
    <w:p w14:paraId="7A38A1D9"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5</w:t>
      </w:r>
      <w:r w:rsidRPr="00B44C2D">
        <w:rPr>
          <w:rFonts w:ascii="Cambria" w:hAnsi="Cambria"/>
          <w:noProof/>
        </w:rPr>
        <w:tab/>
        <w:t xml:space="preserve">Biellik R, Madema S, Taole A, </w:t>
      </w:r>
      <w:r w:rsidRPr="00B44C2D">
        <w:rPr>
          <w:rFonts w:ascii="Cambria" w:hAnsi="Cambria"/>
          <w:i/>
          <w:iCs/>
          <w:noProof/>
        </w:rPr>
        <w:t>et al.</w:t>
      </w:r>
      <w:r w:rsidRPr="00B44C2D">
        <w:rPr>
          <w:rFonts w:ascii="Cambria" w:hAnsi="Cambria"/>
          <w:noProof/>
        </w:rPr>
        <w:t xml:space="preserve"> First 5 years of measles elimination in southern Africa: 1996-2000. </w:t>
      </w:r>
      <w:r w:rsidRPr="00B44C2D">
        <w:rPr>
          <w:rFonts w:ascii="Cambria" w:hAnsi="Cambria"/>
          <w:i/>
          <w:iCs/>
          <w:noProof/>
        </w:rPr>
        <w:t>Lancet</w:t>
      </w:r>
      <w:r w:rsidRPr="00B44C2D">
        <w:rPr>
          <w:rFonts w:ascii="Cambria" w:hAnsi="Cambria"/>
          <w:noProof/>
        </w:rPr>
        <w:t xml:space="preserve"> 2002; </w:t>
      </w:r>
      <w:r w:rsidRPr="00B44C2D">
        <w:rPr>
          <w:rFonts w:ascii="Cambria" w:hAnsi="Cambria"/>
          <w:b/>
          <w:bCs/>
          <w:noProof/>
        </w:rPr>
        <w:t>359</w:t>
      </w:r>
      <w:r w:rsidRPr="00B44C2D">
        <w:rPr>
          <w:rFonts w:ascii="Cambria" w:hAnsi="Cambria"/>
          <w:noProof/>
        </w:rPr>
        <w:t>: 1564–8.</w:t>
      </w:r>
    </w:p>
    <w:p w14:paraId="69A5F12C"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6</w:t>
      </w:r>
      <w:r w:rsidRPr="00B44C2D">
        <w:rPr>
          <w:rFonts w:ascii="Cambria" w:hAnsi="Cambria"/>
          <w:noProof/>
        </w:rPr>
        <w:tab/>
        <w:t>WHO-UNICEF. Yellow Fever Initiative: Providing an opportunity of a lifetime. 2010 http://www.who.int/csr/disease/yellowfev/YFIbrochure.pdf.</w:t>
      </w:r>
    </w:p>
    <w:p w14:paraId="1E222231"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7</w:t>
      </w:r>
      <w:r w:rsidRPr="00B44C2D">
        <w:rPr>
          <w:rFonts w:ascii="Cambria" w:hAnsi="Cambria"/>
          <w:noProof/>
        </w:rPr>
        <w:tab/>
        <w:t xml:space="preserve">Wu JT, Peak CM, Leung GM, Lipsitch M. Fractional dosing of yellow fever vaccine to extend supply: a modelling study. </w:t>
      </w:r>
      <w:r w:rsidRPr="00B44C2D">
        <w:rPr>
          <w:rFonts w:ascii="Cambria" w:hAnsi="Cambria"/>
          <w:i/>
          <w:iCs/>
          <w:noProof/>
        </w:rPr>
        <w:t>Lancet</w:t>
      </w:r>
      <w:r w:rsidRPr="00B44C2D">
        <w:rPr>
          <w:rFonts w:ascii="Cambria" w:hAnsi="Cambria"/>
          <w:noProof/>
        </w:rPr>
        <w:t xml:space="preserve"> 2016; </w:t>
      </w:r>
      <w:r w:rsidRPr="00B44C2D">
        <w:rPr>
          <w:rFonts w:ascii="Cambria" w:hAnsi="Cambria"/>
          <w:b/>
          <w:bCs/>
          <w:noProof/>
        </w:rPr>
        <w:t>6736</w:t>
      </w:r>
      <w:r w:rsidRPr="00B44C2D">
        <w:rPr>
          <w:rFonts w:ascii="Cambria" w:hAnsi="Cambria"/>
          <w:noProof/>
        </w:rPr>
        <w:t>: 53421.</w:t>
      </w:r>
    </w:p>
    <w:p w14:paraId="1E867949"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8</w:t>
      </w:r>
      <w:r w:rsidRPr="00B44C2D">
        <w:rPr>
          <w:rFonts w:ascii="Cambria" w:hAnsi="Cambria"/>
          <w:noProof/>
        </w:rPr>
        <w:tab/>
        <w:t xml:space="preserve">Azman AS, Rumunu J, Abubakar A, </w:t>
      </w:r>
      <w:r w:rsidRPr="00B44C2D">
        <w:rPr>
          <w:rFonts w:ascii="Cambria" w:hAnsi="Cambria"/>
          <w:i/>
          <w:iCs/>
          <w:noProof/>
        </w:rPr>
        <w:t>et al.</w:t>
      </w:r>
      <w:r w:rsidRPr="00B44C2D">
        <w:rPr>
          <w:rFonts w:ascii="Cambria" w:hAnsi="Cambria"/>
          <w:noProof/>
        </w:rPr>
        <w:t xml:space="preserve"> Population-Level Effect of Cholera Vaccine on Displaced Populations, South Sudan, 2014. </w:t>
      </w:r>
      <w:r w:rsidRPr="00B44C2D">
        <w:rPr>
          <w:rFonts w:ascii="Cambria" w:hAnsi="Cambria"/>
          <w:i/>
          <w:iCs/>
          <w:noProof/>
        </w:rPr>
        <w:t>Emerg Infect Dis</w:t>
      </w:r>
      <w:r w:rsidRPr="00B44C2D">
        <w:rPr>
          <w:rFonts w:ascii="Cambria" w:hAnsi="Cambria"/>
          <w:noProof/>
        </w:rPr>
        <w:t xml:space="preserve"> 2016; </w:t>
      </w:r>
      <w:r w:rsidRPr="00B44C2D">
        <w:rPr>
          <w:rFonts w:ascii="Cambria" w:hAnsi="Cambria"/>
          <w:b/>
          <w:bCs/>
          <w:noProof/>
        </w:rPr>
        <w:t>22</w:t>
      </w:r>
      <w:r w:rsidRPr="00B44C2D">
        <w:rPr>
          <w:rFonts w:ascii="Cambria" w:hAnsi="Cambria"/>
          <w:noProof/>
        </w:rPr>
        <w:t>: 2014–7.</w:t>
      </w:r>
    </w:p>
    <w:p w14:paraId="27E7A3F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39</w:t>
      </w:r>
      <w:r w:rsidRPr="00B44C2D">
        <w:rPr>
          <w:rFonts w:ascii="Cambria" w:hAnsi="Cambria"/>
          <w:noProof/>
        </w:rPr>
        <w:tab/>
        <w:t xml:space="preserve">Azman AS, Rudolph KE, Cummings D a T, Lessler J. The incubation period of cholera: a systematic review. </w:t>
      </w:r>
      <w:r w:rsidRPr="00B44C2D">
        <w:rPr>
          <w:rFonts w:ascii="Cambria" w:hAnsi="Cambria"/>
          <w:i/>
          <w:iCs/>
          <w:noProof/>
        </w:rPr>
        <w:t>J Infect</w:t>
      </w:r>
      <w:r w:rsidRPr="00B44C2D">
        <w:rPr>
          <w:rFonts w:ascii="Cambria" w:hAnsi="Cambria"/>
          <w:noProof/>
        </w:rPr>
        <w:t xml:space="preserve"> 2013; </w:t>
      </w:r>
      <w:r w:rsidRPr="00B44C2D">
        <w:rPr>
          <w:rFonts w:ascii="Cambria" w:hAnsi="Cambria"/>
          <w:b/>
          <w:bCs/>
          <w:noProof/>
        </w:rPr>
        <w:t>66</w:t>
      </w:r>
      <w:r w:rsidRPr="00B44C2D">
        <w:rPr>
          <w:rFonts w:ascii="Cambria" w:hAnsi="Cambria"/>
          <w:noProof/>
        </w:rPr>
        <w:t>: 432–8.</w:t>
      </w:r>
    </w:p>
    <w:p w14:paraId="7C88ED6C"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0</w:t>
      </w:r>
      <w:r w:rsidRPr="00B44C2D">
        <w:rPr>
          <w:rFonts w:ascii="Cambria" w:hAnsi="Cambria"/>
          <w:noProof/>
        </w:rPr>
        <w:tab/>
        <w:t xml:space="preserve">Azman AS, Luquero FJ, Ciglenecki I, Grais RF, Sack D a., Lessler J. The Impact of a One-Dose versus Two-Dose Oral Cholera Vaccine Regimen in Outbreak Settings: A Modeling Study. </w:t>
      </w:r>
      <w:r w:rsidRPr="00B44C2D">
        <w:rPr>
          <w:rFonts w:ascii="Cambria" w:hAnsi="Cambria"/>
          <w:i/>
          <w:iCs/>
          <w:noProof/>
        </w:rPr>
        <w:t>PLOS Med</w:t>
      </w:r>
      <w:r w:rsidRPr="00B44C2D">
        <w:rPr>
          <w:rFonts w:ascii="Cambria" w:hAnsi="Cambria"/>
          <w:noProof/>
        </w:rPr>
        <w:t xml:space="preserve"> 2015; </w:t>
      </w:r>
      <w:r w:rsidRPr="00B44C2D">
        <w:rPr>
          <w:rFonts w:ascii="Cambria" w:hAnsi="Cambria"/>
          <w:b/>
          <w:bCs/>
          <w:noProof/>
        </w:rPr>
        <w:t>12</w:t>
      </w:r>
      <w:r w:rsidRPr="00B44C2D">
        <w:rPr>
          <w:rFonts w:ascii="Cambria" w:hAnsi="Cambria"/>
          <w:noProof/>
        </w:rPr>
        <w:t>: e1001867.</w:t>
      </w:r>
    </w:p>
    <w:p w14:paraId="2C095421"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1</w:t>
      </w:r>
      <w:r w:rsidRPr="00B44C2D">
        <w:rPr>
          <w:rFonts w:ascii="Cambria" w:hAnsi="Cambria"/>
          <w:noProof/>
        </w:rPr>
        <w:tab/>
        <w:t xml:space="preserve">Weil A a, Khan AI, Chowdhury F, </w:t>
      </w:r>
      <w:r w:rsidRPr="00B44C2D">
        <w:rPr>
          <w:rFonts w:ascii="Cambria" w:hAnsi="Cambria"/>
          <w:i/>
          <w:iCs/>
          <w:noProof/>
        </w:rPr>
        <w:t>et al.</w:t>
      </w:r>
      <w:r w:rsidRPr="00B44C2D">
        <w:rPr>
          <w:rFonts w:ascii="Cambria" w:hAnsi="Cambria"/>
          <w:noProof/>
        </w:rPr>
        <w:t xml:space="preserve"> Clinical outcomes in household contacts of </w:t>
      </w:r>
      <w:r w:rsidRPr="00B44C2D">
        <w:rPr>
          <w:rFonts w:ascii="Cambria" w:hAnsi="Cambria"/>
          <w:noProof/>
        </w:rPr>
        <w:lastRenderedPageBreak/>
        <w:t xml:space="preserve">patients with cholera in Bangladesh. </w:t>
      </w:r>
      <w:r w:rsidRPr="00B44C2D">
        <w:rPr>
          <w:rFonts w:ascii="Cambria" w:hAnsi="Cambria"/>
          <w:i/>
          <w:iCs/>
          <w:noProof/>
        </w:rPr>
        <w:t>Clin Infect Dis</w:t>
      </w:r>
      <w:r w:rsidRPr="00B44C2D">
        <w:rPr>
          <w:rFonts w:ascii="Cambria" w:hAnsi="Cambria"/>
          <w:noProof/>
        </w:rPr>
        <w:t xml:space="preserve"> 2009; </w:t>
      </w:r>
      <w:r w:rsidRPr="00B44C2D">
        <w:rPr>
          <w:rFonts w:ascii="Cambria" w:hAnsi="Cambria"/>
          <w:b/>
          <w:bCs/>
          <w:noProof/>
        </w:rPr>
        <w:t>49</w:t>
      </w:r>
      <w:r w:rsidRPr="00B44C2D">
        <w:rPr>
          <w:rFonts w:ascii="Cambria" w:hAnsi="Cambria"/>
          <w:noProof/>
        </w:rPr>
        <w:t>: 1473–9.</w:t>
      </w:r>
    </w:p>
    <w:p w14:paraId="7CED2E42"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2</w:t>
      </w:r>
      <w:r w:rsidRPr="00B44C2D">
        <w:rPr>
          <w:rFonts w:ascii="Cambria" w:hAnsi="Cambria"/>
          <w:noProof/>
        </w:rPr>
        <w:tab/>
        <w:t xml:space="preserve">Moore S, Lessler J. Optimal allocation of the limited oral cholera vaccine supply between endemic and epidemic settings. </w:t>
      </w:r>
      <w:r w:rsidRPr="00B44C2D">
        <w:rPr>
          <w:rFonts w:ascii="Cambria" w:hAnsi="Cambria"/>
          <w:i/>
          <w:iCs/>
          <w:noProof/>
        </w:rPr>
        <w:t>J R Soc …</w:t>
      </w:r>
      <w:r w:rsidRPr="00B44C2D">
        <w:rPr>
          <w:rFonts w:ascii="Cambria" w:hAnsi="Cambria"/>
          <w:noProof/>
        </w:rPr>
        <w:t xml:space="preserve"> 2015. http://rsif.royalsocietypublishing.org/content/12/111/20150703 (accessed Oct 3, 2015).</w:t>
      </w:r>
    </w:p>
    <w:p w14:paraId="321483A0"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3</w:t>
      </w:r>
      <w:r w:rsidRPr="00B44C2D">
        <w:rPr>
          <w:rFonts w:ascii="Cambria" w:hAnsi="Cambria"/>
          <w:noProof/>
        </w:rPr>
        <w:tab/>
        <w:t xml:space="preserve">Bhattacharya SK, Sur D, Ali M, </w:t>
      </w:r>
      <w:r w:rsidRPr="00B44C2D">
        <w:rPr>
          <w:rFonts w:ascii="Cambria" w:hAnsi="Cambria"/>
          <w:i/>
          <w:iCs/>
          <w:noProof/>
        </w:rPr>
        <w:t>et al.</w:t>
      </w:r>
      <w:r w:rsidRPr="00B44C2D">
        <w:rPr>
          <w:rFonts w:ascii="Cambria" w:hAnsi="Cambria"/>
          <w:noProof/>
        </w:rPr>
        <w:t xml:space="preserve"> 5 year efficacy of a bivalent killed whole-cell oral cholera vaccine in Kolkata, India: a cluster-randomised, double-blind, placebo-controlled trial. </w:t>
      </w:r>
      <w:r w:rsidRPr="00B44C2D">
        <w:rPr>
          <w:rFonts w:ascii="Cambria" w:hAnsi="Cambria"/>
          <w:i/>
          <w:iCs/>
          <w:noProof/>
        </w:rPr>
        <w:t>Lancet Infect Dis</w:t>
      </w:r>
      <w:r w:rsidRPr="00B44C2D">
        <w:rPr>
          <w:rFonts w:ascii="Cambria" w:hAnsi="Cambria"/>
          <w:noProof/>
        </w:rPr>
        <w:t xml:space="preserve"> 2013; </w:t>
      </w:r>
      <w:r w:rsidRPr="00B44C2D">
        <w:rPr>
          <w:rFonts w:ascii="Cambria" w:hAnsi="Cambria"/>
          <w:b/>
          <w:bCs/>
          <w:noProof/>
        </w:rPr>
        <w:t>13</w:t>
      </w:r>
      <w:r w:rsidRPr="00B44C2D">
        <w:rPr>
          <w:rFonts w:ascii="Cambria" w:hAnsi="Cambria"/>
          <w:noProof/>
        </w:rPr>
        <w:t>: 1050–6.</w:t>
      </w:r>
    </w:p>
    <w:p w14:paraId="580A6F75" w14:textId="77777777" w:rsidR="00B44C2D" w:rsidRPr="00B44C2D" w:rsidRDefault="00B44C2D" w:rsidP="00B44C2D">
      <w:pPr>
        <w:widowControl w:val="0"/>
        <w:autoSpaceDE w:val="0"/>
        <w:autoSpaceDN w:val="0"/>
        <w:adjustRightInd w:val="0"/>
        <w:ind w:left="640" w:hanging="640"/>
        <w:rPr>
          <w:rFonts w:ascii="Cambria" w:hAnsi="Cambria"/>
          <w:noProof/>
        </w:rPr>
      </w:pPr>
      <w:r w:rsidRPr="00B44C2D">
        <w:rPr>
          <w:rFonts w:ascii="Cambria" w:hAnsi="Cambria"/>
          <w:noProof/>
        </w:rPr>
        <w:t>44</w:t>
      </w:r>
      <w:r w:rsidRPr="00B44C2D">
        <w:rPr>
          <w:rFonts w:ascii="Cambria" w:hAnsi="Cambria"/>
          <w:noProof/>
        </w:rPr>
        <w:tab/>
        <w:t xml:space="preserve">Van Loon FPL, Clemens JD, Chakraborty J, </w:t>
      </w:r>
      <w:r w:rsidRPr="00B44C2D">
        <w:rPr>
          <w:rFonts w:ascii="Cambria" w:hAnsi="Cambria"/>
          <w:i/>
          <w:iCs/>
          <w:noProof/>
        </w:rPr>
        <w:t>et al.</w:t>
      </w:r>
      <w:r w:rsidRPr="00B44C2D">
        <w:rPr>
          <w:rFonts w:ascii="Cambria" w:hAnsi="Cambria"/>
          <w:noProof/>
        </w:rPr>
        <w:t xml:space="preserve"> Field trial of inactivated oral cholera vaccines in Bangladesh: Results from 5 years of follow-up. </w:t>
      </w:r>
      <w:r w:rsidRPr="00B44C2D">
        <w:rPr>
          <w:rFonts w:ascii="Cambria" w:hAnsi="Cambria"/>
          <w:i/>
          <w:iCs/>
          <w:noProof/>
        </w:rPr>
        <w:t>Vaccine</w:t>
      </w:r>
      <w:r w:rsidRPr="00B44C2D">
        <w:rPr>
          <w:rFonts w:ascii="Cambria" w:hAnsi="Cambria"/>
          <w:noProof/>
        </w:rPr>
        <w:t xml:space="preserve"> 1996; </w:t>
      </w:r>
      <w:r w:rsidRPr="00B44C2D">
        <w:rPr>
          <w:rFonts w:ascii="Cambria" w:hAnsi="Cambria"/>
          <w:b/>
          <w:bCs/>
          <w:noProof/>
        </w:rPr>
        <w:t>14</w:t>
      </w:r>
      <w:r w:rsidRPr="00B44C2D">
        <w:rPr>
          <w:rFonts w:ascii="Cambria" w:hAnsi="Cambria"/>
          <w:noProof/>
        </w:rPr>
        <w:t>: 162–6.</w:t>
      </w:r>
    </w:p>
    <w:p w14:paraId="6F3B41A3" w14:textId="515CBDBA" w:rsidR="00D77E67" w:rsidRDefault="000A51A6" w:rsidP="00B44C2D">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ins w:id="122"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123"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During the fourth and final segment beginning May 2015, we assumed population size was constant. The use of exponential and constant func</w:t>
      </w:r>
      <w:proofErr w:type="spellStart"/>
      <w:r>
        <w:t>tions</w:t>
      </w:r>
      <w:proofErr w:type="spellEnd"/>
      <w:r>
        <w:t xml:space="preserve">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ins w:id="124"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ins w:id="125"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254398D6"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B44C2D">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38&lt;/sup&gt;", "plainTextFormattedCitation" : "38", "previouslyFormattedCitation" : "&lt;sup&gt;37&lt;/sup&gt;" }, "properties" : { "noteIndex" : 0 }, "schema" : "https://github.com/citation-style-language/schema/raw/master/csl-citation.json" }</w:instrText>
      </w:r>
      <w:r w:rsidR="00002C0D">
        <w:fldChar w:fldCharType="separate"/>
      </w:r>
      <w:r w:rsidR="00B44C2D" w:rsidRPr="00B44C2D">
        <w:rPr>
          <w:noProof/>
          <w:vertAlign w:val="superscript"/>
        </w:rPr>
        <w:t>38</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w:proofErr w:type="gramStart"/>
      <m:oMath>
        <m:r>
          <w:rPr>
            <w:rFonts w:ascii="Cambria Math" w:hAnsi="Cambria Math"/>
          </w:rPr>
          <m:t>VE(</m:t>
        </m:r>
        <w:proofErr w:type="gramEnd"/>
        <m:r>
          <w:rPr>
            <w:rFonts w:ascii="Cambria Math" w:hAnsi="Cambria Math"/>
          </w:rPr>
          <m:t>t)</m:t>
        </m:r>
      </m:oMath>
      <w:r>
        <w:t xml:space="preserve"> (dashed line) while the number of individuals in the </w:t>
      </w:r>
      <m:oMath>
        <m:r>
          <w:rPr>
            <w:rFonts w:ascii="Cambria Math" w:hAnsi="Cambria Math"/>
          </w:rPr>
          <m:t>V(t)</m:t>
        </m:r>
      </m:oMath>
      <w:r>
        <w:t xml:space="preserve"> compartment decreases over time (dotted line). For the Le</w:t>
      </w:r>
      <w:proofErr w:type="spellStart"/>
      <w:r>
        <w:t>aky</w:t>
      </w:r>
      <w:proofErr w:type="spellEnd"/>
      <w:r>
        <w:t xml:space="preserve"> vaccine (right panel), individuals stay in the </w:t>
      </w:r>
      <w:proofErr w:type="gramStart"/>
      <m:oMath>
        <m:r>
          <w:rPr>
            <w:rFonts w:ascii="Cambria Math" w:hAnsi="Cambria Math"/>
          </w:rPr>
          <m:t>V(</m:t>
        </m:r>
        <w:proofErr w:type="gramEnd"/>
        <m:r>
          <w:rPr>
            <w:rFonts w:ascii="Cambria Math" w:hAnsi="Cambria Math"/>
          </w:rPr>
          <m:t>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m:t>
        </m:r>
        <w:proofErr w:type="gramStart"/>
        <m:r>
          <w:rPr>
            <w:rFonts w:ascii="Cambria Math" w:hAnsi="Cambria Math"/>
          </w:rPr>
          <m:t>X(</m:t>
        </m:r>
        <w:proofErr w:type="gramEnd"/>
        <m:r>
          <w:rPr>
            <w:rFonts w:ascii="Cambria Math" w:hAnsi="Cambria Math"/>
          </w:rPr>
          <m:t xml:space="preserve">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proofErr w:type="gramStart"/>
      <w:r w:rsidR="001C4B5E">
        <w:rPr>
          <w:b/>
        </w:rPr>
        <w:t>Revaccination</w:t>
      </w:r>
      <w:r>
        <w:rPr>
          <w:b/>
        </w:rPr>
        <w:t xml:space="preserve"> strategies to maximize DHI assuming a non-waning vaccine.</w:t>
      </w:r>
      <w:proofErr w:type="gramEnd"/>
    </w:p>
    <w:p w14:paraId="5EBBC72C" w14:textId="110164A9" w:rsidR="002C5E5F" w:rsidRDefault="00CB5408" w:rsidP="002C5E5F">
      <w:pPr>
        <w:rPr>
          <w:ins w:id="126" w:author="Corey Peak" w:date="2017-01-25T13:41:00Z"/>
        </w:rPr>
      </w:pPr>
      <w:r>
        <w:lastRenderedPageBreak/>
        <w:t xml:space="preserve">As per Fig 4, except the vaccine now </w:t>
      </w:r>
      <w:r w:rsidR="00512F47">
        <w:t xml:space="preserve">retains the maximum efficacy estimated for </w:t>
      </w:r>
      <w:proofErr w:type="spellStart"/>
      <w:r w:rsidR="00512F47">
        <w:t>Shanchol</w:t>
      </w:r>
      <w:proofErr w:type="spellEnd"/>
      <w:r w:rsidR="00512F47">
        <w:t xml:space="preserve"> (0.583) for all time. Mass then Maintain strategies again maximize DHI for a fixed vaccine supply.</w:t>
      </w:r>
      <w:ins w:id="127" w:author="Corey Peak" w:date="2017-01-25T13:41:00Z">
        <w:r w:rsidR="002C5E5F" w:rsidRPr="002C5E5F">
          <w:t xml:space="preserve"> </w:t>
        </w:r>
        <w:r w:rsidR="002C5E5F">
          <w:t xml:space="preserve">This can also be shown by simplifying the model to a single vaccine compartment V and a total population size </w:t>
        </w:r>
        <w:proofErr w:type="gramStart"/>
        <w:r w:rsidR="002C5E5F">
          <w:t>N(</w:t>
        </w:r>
        <w:proofErr w:type="gramEnd"/>
        <w:r w:rsidR="002C5E5F">
          <w:t>t)=1:</w:t>
        </w:r>
      </w:ins>
    </w:p>
    <w:p w14:paraId="64D4CD28" w14:textId="77777777" w:rsidR="002C5E5F" w:rsidRPr="00C06A72" w:rsidRDefault="002C5E5F" w:rsidP="002C5E5F">
      <w:pPr>
        <w:rPr>
          <w:ins w:id="128" w:author="Corey Peak" w:date="2017-01-25T13:41:00Z"/>
        </w:rPr>
      </w:pPr>
      <w:ins w:id="129" w:author="Corey Peak" w:date="2017-01-25T13:41:00Z">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ins>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3E70F1E6" w14:textId="6F7E511B" w:rsidR="00E206D5" w:rsidRDefault="00ED74E8">
      <w:pPr>
        <w:rPr>
          <w:b/>
        </w:rPr>
      </w:pPr>
      <w:r>
        <w:rPr>
          <w:b/>
        </w:rPr>
        <w:t xml:space="preserve">Fig S8. </w:t>
      </w:r>
      <w:proofErr w:type="gramStart"/>
      <w:r>
        <w:rPr>
          <w:b/>
        </w:rPr>
        <w:t xml:space="preserve">Demonstration of </w:t>
      </w:r>
      <w:r w:rsidR="00511BFA">
        <w:rPr>
          <w:b/>
        </w:rPr>
        <w:t>Logarithmic adjustment for</w:t>
      </w:r>
      <w:r>
        <w:rPr>
          <w:b/>
        </w:rPr>
        <w:t xml:space="preserve"> transition rates.</w:t>
      </w:r>
      <w:proofErr w:type="gramEnd"/>
    </w:p>
    <w:p w14:paraId="2B2DC409" w14:textId="1E0BFC45" w:rsidR="00511BFA" w:rsidRP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713AA0A6" w:rsidR="00ED26C7" w:rsidRPr="00ED26C7" w:rsidRDefault="00ED26C7">
      <w:pPr>
        <w:rPr>
          <w:i/>
        </w:rPr>
      </w:pPr>
      <w:r w:rsidRPr="00E206D5">
        <w:rPr>
          <w:i/>
        </w:rPr>
        <w:t>Calculation of the vaccination transition rates</w:t>
      </w:r>
    </w:p>
    <w:p w14:paraId="09A69B5A" w14:textId="6178F9F8" w:rsidR="00ED26C7" w:rsidRDefault="00E065CC" w:rsidP="004D3805">
      <w:pPr>
        <w:ind w:firstLine="720"/>
      </w:pPr>
      <w:r>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vaccines are available for use on a given day, t</w:t>
      </w:r>
      <w:r w:rsidR="00ED26C7">
        <w:t xml:space="preserve">he transition rate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D26C7">
        <w:t xml:space="preserve"> from </w:t>
      </w:r>
      <m:oMath>
        <m:r>
          <w:rPr>
            <w:rFonts w:ascii="Cambria Math" w:hAnsi="Cambria Math"/>
          </w:rPr>
          <m:t>S</m:t>
        </m:r>
      </m:oMath>
      <w:r w:rsidR="00ED26C7">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ED26C7">
        <w:t xml:space="preserve">, and from vaccinated compartment </w:t>
      </w:r>
      <m:oMath>
        <m:r>
          <w:rPr>
            <w:rFonts w:ascii="Cambria Math" w:hAnsi="Cambria Math"/>
          </w:rPr>
          <m:t>i</m:t>
        </m:r>
      </m:oMath>
      <w:r w:rsidR="00ED26C7">
        <w:t xml:space="preserve">, </w:t>
      </w:r>
      <m:oMath>
        <m:sSub>
          <m:sSubPr>
            <m:ctrlPr>
              <w:rPr>
                <w:rFonts w:ascii="Cambria Math" w:hAnsi="Cambria Math"/>
                <w:i/>
              </w:rPr>
            </m:ctrlPr>
          </m:sSubPr>
          <m:e>
            <m:r>
              <w:rPr>
                <w:rFonts w:ascii="Cambria Math" w:hAnsi="Cambria Math"/>
              </w:rPr>
              <m:t>ν</m:t>
            </m:r>
          </m:e>
          <m:sub>
            <m:sSub>
              <m:sSubPr>
                <m:ctrlPr>
                  <w:rPr>
                    <w:rFonts w:ascii="Cambria Math" w:hAnsi="Cambria Math"/>
                    <w:i/>
                  </w:rPr>
                </m:ctrlPr>
              </m:sSubPr>
              <m:e>
                <m:r>
                  <w:rPr>
                    <w:rFonts w:ascii="Cambria Math" w:hAnsi="Cambria Math"/>
                  </w:rPr>
                  <m:t>V</m:t>
                </m:r>
              </m:e>
              <m:sub>
                <m:r>
                  <w:rPr>
                    <w:rFonts w:ascii="Cambria Math" w:hAnsi="Cambria Math"/>
                  </w:rPr>
                  <m:t>i</m:t>
                </m:r>
              </m:sub>
            </m:sSub>
          </m:sub>
        </m:sSub>
      </m:oMath>
      <w:r w:rsidR="00ED26C7">
        <w:t xml:space="preserve"> are calculated using the following algorithm.</w:t>
      </w:r>
    </w:p>
    <w:p w14:paraId="5C54DE8F" w14:textId="77777777" w:rsidR="00ED26C7" w:rsidRDefault="00ED26C7"/>
    <w:p w14:paraId="26D76BF0" w14:textId="0E334ED4" w:rsidR="00E065CC" w:rsidRPr="00B7144F" w:rsidRDefault="00E065CC">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oMath>
      </m:oMathPara>
    </w:p>
    <w:p w14:paraId="7D23649E" w14:textId="77777777" w:rsidR="00B7144F" w:rsidRPr="00B7144F" w:rsidRDefault="00B7144F"/>
    <w:p w14:paraId="061E8AC2" w14:textId="40A830AD" w:rsidR="00E065CC" w:rsidRPr="00E206D5" w:rsidRDefault="00E065CC">
      <m:oMathPara>
        <m:oMathParaPr>
          <m:jc m:val="left"/>
        </m:oMathParaPr>
        <m:oMath>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V</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S</m:t>
          </m:r>
        </m:oMath>
      </m:oMathPara>
    </w:p>
    <w:p w14:paraId="740F28DF" w14:textId="77777777" w:rsidR="00B7144F" w:rsidRPr="00B7144F" w:rsidRDefault="00B7144F"/>
    <w:p w14:paraId="7E0CFDE2" w14:textId="76FC8DF5" w:rsidR="00E065CC" w:rsidRDefault="00B7144F">
      <w:r>
        <w:t xml:space="preserve">For </w:t>
      </w:r>
      <m:oMath>
        <m:r>
          <w:rPr>
            <w:rFonts w:ascii="Cambria Math" w:hAnsi="Cambria Math"/>
          </w:rPr>
          <m:t>i</m:t>
        </m:r>
      </m:oMath>
      <w:r>
        <w:t xml:space="preserve"> in </w:t>
      </w:r>
      <m:oMath>
        <m:d>
          <m:dPr>
            <m:begChr m:val="〈"/>
            <m:endChr m:val="〉"/>
            <m:ctrlPr>
              <w:rPr>
                <w:rFonts w:ascii="Cambria Math" w:hAnsi="Cambria Math"/>
                <w:i/>
              </w:rPr>
            </m:ctrlPr>
          </m:dPr>
          <m:e>
            <m:r>
              <w:rPr>
                <w:rFonts w:ascii="Cambria Math" w:hAnsi="Cambria Math"/>
              </w:rPr>
              <m:t>48, 47</m:t>
            </m:r>
            <w:proofErr w:type="gramStart"/>
            <m:r>
              <w:rPr>
                <w:rFonts w:ascii="Cambria Math" w:hAnsi="Cambria Math"/>
              </w:rPr>
              <m:t>, …,</m:t>
            </m:r>
            <w:proofErr w:type="gramEnd"/>
            <m:r>
              <w:rPr>
                <w:rFonts w:ascii="Cambria Math" w:hAnsi="Cambria Math"/>
              </w:rPr>
              <m:t xml:space="preserve"> 2</m:t>
            </m:r>
          </m:e>
        </m:d>
      </m:oMath>
    </w:p>
    <w:p w14:paraId="11AFA099" w14:textId="5C569A70" w:rsidR="00B7144F" w:rsidRDefault="00B7144F">
      <w:r>
        <w:rPr>
          <w:i/>
        </w:rPr>
        <w:t xml:space="preserve">     </w:t>
      </w:r>
      <w:r>
        <w:t xml:space="preserve">If </w:t>
      </w:r>
      <m:oMath>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V</m:t>
                </m:r>
              </m:sub>
            </m:sSub>
          </m:e>
          <m:sup>
            <m:r>
              <w:rPr>
                <w:rFonts w:ascii="Cambria Math" w:hAnsi="Cambria Math"/>
              </w:rPr>
              <m:t>*</m:t>
            </m:r>
          </m:sup>
        </m:sSup>
        <m:r>
          <w:rPr>
            <w:rFonts w:ascii="Cambria Math" w:hAnsi="Cambria Math"/>
          </w:rPr>
          <m:t>&gt;0</m:t>
        </m:r>
      </m:oMath>
    </w:p>
    <w:p w14:paraId="5FC92DC3" w14:textId="2137BC4B" w:rsidR="00ED26C7" w:rsidRPr="00E206D5" w:rsidRDefault="00B7144F">
      <w:r>
        <w:t xml:space="preserve">          </w:t>
      </w:r>
      <m:oMath>
        <m:sSub>
          <m:sSubPr>
            <m:ctrlPr>
              <w:rPr>
                <w:rFonts w:ascii="Cambria Math" w:hAnsi="Cambria Math"/>
                <w:i/>
              </w:rPr>
            </m:ctrlPr>
          </m:sSubPr>
          <m:e>
            <m:r>
              <w:rPr>
                <w:rFonts w:ascii="Cambria Math" w:hAnsi="Cambria Math"/>
              </w:rPr>
              <m:t>ν</m:t>
            </m:r>
          </m:e>
          <m:sub>
            <m:sSub>
              <m:sSubPr>
                <m:ctrlPr>
                  <w:rPr>
                    <w:rFonts w:ascii="Cambria Math" w:hAnsi="Cambria Math"/>
                    <w:i/>
                  </w:rPr>
                </m:ctrlPr>
              </m:sSubPr>
              <m:e>
                <m:r>
                  <w:rPr>
                    <w:rFonts w:ascii="Cambria Math" w:hAnsi="Cambria Math"/>
                  </w:rPr>
                  <m:t>V</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V</m:t>
                            </m:r>
                          </m:sub>
                        </m:sSub>
                      </m:e>
                      <m:sup>
                        <m:r>
                          <w:rPr>
                            <w:rFonts w:ascii="Cambria Math" w:hAnsi="Cambria Math"/>
                          </w:rPr>
                          <m:t>*</m:t>
                        </m:r>
                      </m:sup>
                    </m:sSup>
                  </m:num>
                  <m:den>
                    <m:sSub>
                      <m:sSubPr>
                        <m:ctrlPr>
                          <w:rPr>
                            <w:rFonts w:ascii="Cambria Math" w:hAnsi="Cambria Math"/>
                            <w:i/>
                          </w:rPr>
                        </m:ctrlPr>
                      </m:sSubPr>
                      <m:e>
                        <m:r>
                          <w:rPr>
                            <w:rFonts w:ascii="Cambria Math" w:hAnsi="Cambria Math"/>
                          </w:rPr>
                          <m:t>V</m:t>
                        </m:r>
                      </m:e>
                      <m:sub>
                        <m:r>
                          <w:rPr>
                            <w:rFonts w:ascii="Cambria Math" w:hAnsi="Cambria Math"/>
                          </w:rPr>
                          <m:t>i</m:t>
                        </m:r>
                      </m:sub>
                    </m:sSub>
                  </m:den>
                </m:f>
              </m:e>
            </m:d>
          </m:e>
        </m:func>
      </m:oMath>
    </w:p>
    <w:p w14:paraId="1A63B0F1" w14:textId="6CE57094" w:rsidR="00B7144F" w:rsidRPr="00B7144F" w:rsidRDefault="00B7144F">
      <w: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V</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oMath>
    </w:p>
    <w:p w14:paraId="7E778066" w14:textId="77777777" w:rsidR="00AD6CB1" w:rsidRDefault="00AD6CB1" w:rsidP="00E206D5"/>
    <w:p w14:paraId="31CA0AD6" w14:textId="2CA6B53E" w:rsidR="0099113E" w:rsidRDefault="00AD6CB1" w:rsidP="004D3805">
      <w:pPr>
        <w:ind w:firstLine="720"/>
      </w:pPr>
      <w:r>
        <w:t>When</w:t>
      </w:r>
      <w:r w:rsidR="0099113E">
        <w:t xml:space="preserve"> </w:t>
      </w:r>
      <w:r w:rsidR="00E206D5">
        <w:t xml:space="preserve">the number of vaccines allocated on a </w:t>
      </w:r>
      <w:bookmarkStart w:id="130" w:name="_GoBack"/>
      <w:bookmarkEnd w:id="130"/>
      <w:r w:rsidR="00E206D5">
        <w:t xml:space="preserve">given day is much smaller than the number of susceptible individuals eligible to receive vaccination </w:t>
      </w:r>
      <w:r w:rsidR="0099113E">
        <w:t>(</w:t>
      </w:r>
      <w:r w:rsidR="00E206D5">
        <w:t>e.g.</w:t>
      </w:r>
      <w:proofErr w:type="gramStart"/>
      <w:r w:rsidR="00E206D5">
        <w:t xml:space="preserve">, </w:t>
      </w:r>
      <w:r w:rsidR="0099113E">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rsidR="0099113E">
        <w:t>)</w:t>
      </w:r>
      <w:r>
        <w:t>, the</w:t>
      </w:r>
      <w:r w:rsidR="00511BFA">
        <w:t>n the</w:t>
      </w:r>
      <w:r>
        <w:t xml:space="preserv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w:t>
      </w:r>
      <w:r w:rsidR="0099113E">
        <w:t xml:space="preserve">the </w:t>
      </w:r>
      <w:r w:rsidR="00E206D5">
        <w:t xml:space="preserve">transition </w:t>
      </w:r>
      <w:r w:rsidR="0099113E">
        <w:t xml:space="preserve">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99113E">
        <w:t xml:space="preserve"> will approximately equal the number of vaccine courses available (</w:t>
      </w:r>
      <w:r w:rsidR="00E206D5">
        <w:t xml:space="preserve">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99113E">
        <w:t>)</w:t>
      </w:r>
      <w:r w:rsidR="00E206D5">
        <w:t xml:space="preserve"> (Fig S8</w:t>
      </w:r>
      <w:r w:rsidR="00511BFA">
        <w:t>, dashed line</w:t>
      </w:r>
      <w:r w:rsidR="00E206D5">
        <w:t>)</w:t>
      </w:r>
      <w:r>
        <w:t xml:space="preserve">. </w:t>
      </w:r>
    </w:p>
    <w:p w14:paraId="2F64B45A" w14:textId="77777777" w:rsidR="0099113E" w:rsidRDefault="0099113E" w:rsidP="00E206D5"/>
    <w:p w14:paraId="4A747D3B" w14:textId="1E49ECB5" w:rsidR="00AD6CB1" w:rsidRDefault="00AD6CB1" w:rsidP="004D3805">
      <w:pPr>
        <w:ind w:firstLine="720"/>
      </w:pPr>
      <w:r>
        <w:t>However, when</w:t>
      </w:r>
      <w:r w:rsidR="0099113E">
        <w:t xml:space="preserve"> a substantial fraction of the population is to receive mass vaccination on a single day</w:t>
      </w:r>
      <w:r>
        <w:t xml:space="preserve"> </w:t>
      </w:r>
      <w:r w:rsidR="0099113E">
        <w:t xml:space="preserve">(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rsidR="0099113E">
        <w:t xml:space="preserve">), th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206D5">
        <w:t xml:space="preserve"> increasingly becomes a poor estimate for the </w:t>
      </w:r>
      <w:r w:rsidR="0099113E">
        <w:t xml:space="preserve">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99113E">
        <w:t xml:space="preserve"> </w:t>
      </w:r>
      <w:r w:rsidR="00E206D5">
        <w:t xml:space="preserve">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E206D5">
        <w:t xml:space="preserve"> (Fig S8).</w:t>
      </w:r>
      <w:r w:rsidR="00275E47">
        <w:t xml:space="preserve"> Therefore, the </w:t>
      </w:r>
      <w:r w:rsidR="0099113E">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oMath>
      <w:r w:rsidR="0099113E">
        <w:t xml:space="preserve"> </w:t>
      </w:r>
      <w:r w:rsidR="00275E47">
        <w:t>inflates the transition rate and</w:t>
      </w:r>
      <w:r w:rsidR="0099113E">
        <w:t xml:space="preserve"> allows the deterministic solver to move the </w:t>
      </w:r>
      <w:r w:rsidR="00275E47">
        <w:t xml:space="preserve">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75E47">
        <w:t>.</w:t>
      </w:r>
      <w:r w:rsidR="0099113E">
        <w:t xml:space="preserve">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4D3805">
      <w:pPr>
        <w:ind w:firstLine="720"/>
      </w:pPr>
      <w:r>
        <w:t xml:space="preserve">The interactive online supplement (found at: </w:t>
      </w:r>
      <w:hyperlink r:id="rId14" w:history="1">
        <w:r w:rsidRPr="001C5656">
          <w:rPr>
            <w:rStyle w:val="Hyperlink"/>
          </w:rPr>
          <w:t>https://coreypeak.shinyapps.io/herd_protection_estimator/</w:t>
        </w:r>
      </w:hyperlink>
      <w:r>
        <w:t>) includes additional features as follows.</w:t>
      </w:r>
      <w:r w:rsidR="00C01BE6">
        <w:t xml:space="preserve"> </w:t>
      </w:r>
    </w:p>
    <w:p w14:paraId="375EC85A" w14:textId="104E1001" w:rsidR="00C01BE6" w:rsidRDefault="00C01BE6" w:rsidP="004D3805">
      <w:pPr>
        <w:ind w:firstLine="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4E76C622" w14:textId="5B5D645B" w:rsidR="00C01BE6" w:rsidRDefault="00C01BE6" w:rsidP="004D3805">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B44C2D">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39&lt;/sup&gt;", "plainTextFormattedCitation" : "39", "previouslyFormattedCitation" : "&lt;sup&gt;38&lt;/sup&gt;" }, "properties" : { "noteIndex" : 0 }, "schema" : "https://github.com/citation-style-language/schema/raw/master/csl-citation.json" }</w:instrText>
      </w:r>
      <w:r>
        <w:fldChar w:fldCharType="separate"/>
      </w:r>
      <w:r w:rsidR="00B44C2D" w:rsidRPr="00B44C2D">
        <w:rPr>
          <w:noProof/>
          <w:vertAlign w:val="superscript"/>
        </w:rPr>
        <w:t>39</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B44C2D">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40,41&lt;/sup&gt;", "plainTextFormattedCitation" : "40,41", "previouslyFormattedCitation" : "&lt;sup&gt;39,40&lt;/sup&gt;" }, "properties" : { "noteIndex" : 0 }, "schema" : "https://github.com/citation-style-language/schema/raw/master/csl-citation.json" }</w:instrText>
      </w:r>
      <w:r>
        <w:fldChar w:fldCharType="separate"/>
      </w:r>
      <w:r w:rsidR="00B44C2D" w:rsidRPr="00B44C2D">
        <w:rPr>
          <w:noProof/>
          <w:vertAlign w:val="superscript"/>
        </w:rPr>
        <w:t>40,41</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B44C2D">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42\u201344&lt;/sup&gt;", "plainTextFormattedCitation" : "42\u201344", "previouslyFormattedCitation" : "&lt;sup&gt;41\u201343&lt;/sup&gt;" }, "properties" : { "noteIndex" : 0 }, "schema" : "https://github.com/citation-style-language/schema/raw/master/csl-citation.json" }</w:instrText>
      </w:r>
      <w:r>
        <w:fldChar w:fldCharType="separate"/>
      </w:r>
      <w:r w:rsidR="00B44C2D" w:rsidRPr="00B44C2D">
        <w:rPr>
          <w:noProof/>
          <w:vertAlign w:val="superscript"/>
        </w:rPr>
        <w:t>42–44</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p w14:paraId="3D9BF133" w14:textId="77777777" w:rsidR="00C01BE6" w:rsidRDefault="00C01BE6" w:rsidP="00C01BE6">
      <w:pPr>
        <w:ind w:left="720"/>
      </w:pPr>
    </w:p>
    <w:p w14:paraId="22810C1E" w14:textId="77777777" w:rsidR="00C01BE6" w:rsidRDefault="00C01BE6" w:rsidP="00C01BE6">
      <w:r>
        <w:t>}</w:t>
      </w:r>
    </w:p>
    <w:p w14:paraId="1D4F3F09" w14:textId="43074266" w:rsidR="004679C6" w:rsidRDefault="004679C6"/>
    <w:sectPr w:rsidR="004679C6" w:rsidSect="0033354D">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w Azman" w:date="2017-01-20T09:46:00Z" w:initials="ASA">
    <w:p w14:paraId="32AA4154" w14:textId="1B004E3D" w:rsidR="00B4332B" w:rsidRDefault="00B4332B">
      <w:pPr>
        <w:pStyle w:val="CommentText"/>
      </w:pPr>
      <w:r>
        <w:rPr>
          <w:rStyle w:val="CommentReference"/>
        </w:rPr>
        <w:annotationRef/>
      </w:r>
      <w:r>
        <w:t>Sorry, didn’t touch this part. Will do so in next iteration.</w:t>
      </w:r>
    </w:p>
  </w:comment>
  <w:comment w:id="23" w:author="Andrew Azman" w:date="2017-01-25T10:27:00Z" w:initials="ASA">
    <w:p w14:paraId="7F24DC75" w14:textId="77777777" w:rsidR="00B4332B" w:rsidRDefault="00B4332B" w:rsidP="00E717A8">
      <w:pPr>
        <w:pStyle w:val="CommentText"/>
      </w:pPr>
      <w:r>
        <w:rPr>
          <w:rStyle w:val="CommentReference"/>
        </w:rPr>
        <w:annotationRef/>
      </w:r>
      <w:r>
        <w:t>So do people get revaccinated ever or is it only fully S people that get it? It would be great if you could describe a bit more about the mechanics of each strategy in relation to the model.</w:t>
      </w:r>
    </w:p>
  </w:comment>
  <w:comment w:id="24" w:author="Andrew Azman" w:date="2017-01-25T10:27:00Z" w:initials="ASA">
    <w:p w14:paraId="442A6BDD" w14:textId="77777777" w:rsidR="00B4332B" w:rsidRDefault="00B4332B" w:rsidP="00E717A8">
      <w:pPr>
        <w:pStyle w:val="CommentText"/>
      </w:pPr>
      <w:r>
        <w:rPr>
          <w:rStyle w:val="CommentReference"/>
        </w:rPr>
        <w:annotationRef/>
      </w:r>
      <w:r>
        <w:rPr>
          <w:rStyle w:val="CommentReference"/>
        </w:rPr>
        <w:t xml:space="preserve">We should think a bit more about the consequences (in different epidemiologic settings) of this decision to deal only with </w:t>
      </w:r>
      <w:proofErr w:type="spellStart"/>
      <w:r>
        <w:rPr>
          <w:rStyle w:val="CommentReference"/>
        </w:rPr>
        <w:t>susceptibles</w:t>
      </w:r>
      <w:proofErr w:type="spellEnd"/>
      <w:r>
        <w:rPr>
          <w:rStyle w:val="CommentReference"/>
        </w:rPr>
        <w:t xml:space="preserve"> and no age structure. </w:t>
      </w:r>
    </w:p>
  </w:comment>
  <w:comment w:id="28" w:author="Corey Peak" w:date="2017-01-25T12:23:00Z" w:initials="CP">
    <w:p w14:paraId="171B9DC9" w14:textId="77777777" w:rsidR="00B4332B" w:rsidRDefault="00B4332B">
      <w:pPr>
        <w:pStyle w:val="CommentText"/>
      </w:pPr>
      <w:r>
        <w:rPr>
          <w:rStyle w:val="CommentReference"/>
        </w:rPr>
        <w:annotationRef/>
      </w:r>
      <w:r>
        <w:t>Andrew:</w:t>
      </w:r>
    </w:p>
    <w:p w14:paraId="6A436299" w14:textId="362ABEF8" w:rsidR="00B4332B" w:rsidRDefault="00B4332B">
      <w:pPr>
        <w:pStyle w:val="CommentText"/>
      </w:pPr>
      <w:r>
        <w:t>I</w:t>
      </w:r>
      <w:r>
        <w:rPr>
          <w:rFonts w:ascii="Calibri" w:hAnsi="Calibri" w:cs="Calibri"/>
          <w:color w:val="1A1A1A"/>
          <w:sz w:val="29"/>
          <w:szCs w:val="29"/>
        </w:rPr>
        <w:t xml:space="preserve"> didn’t have much time to think about/investigate the details of the closed for solution for the outbreak probability but assume you have spent enough time thinking about the limitations of this solution, especially for larger outbreak sizes (even of 50).</w:t>
      </w:r>
    </w:p>
  </w:comment>
  <w:comment w:id="30" w:author="Andrew Azman" w:date="2017-01-18T12:14:00Z" w:initials="ASA">
    <w:p w14:paraId="462B5716" w14:textId="77777777" w:rsidR="00B4332B" w:rsidRDefault="00B4332B" w:rsidP="00831679">
      <w:pPr>
        <w:pStyle w:val="CommentText"/>
      </w:pPr>
      <w:r>
        <w:rPr>
          <w:rStyle w:val="CommentReference"/>
        </w:rPr>
        <w:annotationRef/>
      </w:r>
      <w:r>
        <w:t xml:space="preserve">You didn’t describe these simulations at all in the methods, only the modeling framework. Should probably mention the suite of simulations done for this bit.  </w:t>
      </w:r>
    </w:p>
    <w:p w14:paraId="440A1434" w14:textId="07B8D331" w:rsidR="00B4332B" w:rsidRDefault="00B4332B" w:rsidP="00831679">
      <w:pPr>
        <w:pStyle w:val="CommentText"/>
      </w:pPr>
      <w:r>
        <w:t xml:space="preserve">Aspects like the assumed coverage are quite relevant. </w:t>
      </w:r>
    </w:p>
  </w:comment>
  <w:comment w:id="31" w:author="Andrew Azman" w:date="2017-01-18T13:24:00Z" w:initials="ASA">
    <w:p w14:paraId="5F63E05F" w14:textId="7F3D0DDC" w:rsidR="00B4332B" w:rsidRDefault="00B4332B" w:rsidP="00195461">
      <w:pPr>
        <w:pStyle w:val="CommentText"/>
      </w:pPr>
      <w:r>
        <w:rPr>
          <w:rStyle w:val="CommentReference"/>
        </w:rPr>
        <w:annotationRef/>
      </w:r>
      <w:r>
        <w:t xml:space="preserve">Unclear what R_0 you are assuming here. </w:t>
      </w:r>
    </w:p>
  </w:comment>
  <w:comment w:id="32" w:author="Andrew Azman" w:date="2017-01-18T12:40:00Z" w:initials="ASA">
    <w:p w14:paraId="62353001" w14:textId="186DE53F" w:rsidR="00B4332B" w:rsidRDefault="00B4332B" w:rsidP="00393A59">
      <w:pPr>
        <w:pStyle w:val="CommentText"/>
      </w:pPr>
      <w:r>
        <w:rPr>
          <w:rStyle w:val="CommentReference"/>
        </w:rPr>
        <w:annotationRef/>
      </w:r>
      <w:r>
        <w:t xml:space="preserve">Similar to comment below, not sure how Fig 2 shows ‘some herd protection’. </w:t>
      </w:r>
    </w:p>
  </w:comment>
  <w:comment w:id="33" w:author="Andrew Azman" w:date="2017-01-18T12:29:00Z" w:initials="ASA">
    <w:p w14:paraId="706F4488" w14:textId="6BC2922F" w:rsidR="00B4332B" w:rsidRDefault="00B4332B" w:rsidP="00CD03FE">
      <w:pPr>
        <w:pStyle w:val="CommentText"/>
      </w:pPr>
      <w:r>
        <w:rPr>
          <w:rStyle w:val="CommentReference"/>
        </w:rPr>
        <w:annotationRef/>
      </w:r>
      <w:r>
        <w:t xml:space="preserve">Sorry, I am lost what is meant by some or any head protection. You define the duration of herd immunity as the time when </w:t>
      </w:r>
      <w:proofErr w:type="spellStart"/>
      <w:r>
        <w:t>R_e</w:t>
      </w:r>
      <w:proofErr w:type="spellEnd"/>
      <w:r>
        <w:t xml:space="preserve"> is below one suggesting it is a binary property. I guess you mean that herd protection simply the state where </w:t>
      </w:r>
      <w:proofErr w:type="gramStart"/>
      <w:r>
        <w:t>X(</w:t>
      </w:r>
      <w:proofErr w:type="gramEnd"/>
      <w:r>
        <w:t>t) is less than 1?</w:t>
      </w:r>
    </w:p>
    <w:p w14:paraId="73B9DE10" w14:textId="77777777" w:rsidR="00B4332B" w:rsidRDefault="00B4332B">
      <w:pPr>
        <w:pStyle w:val="CommentText"/>
      </w:pPr>
    </w:p>
    <w:p w14:paraId="4ED9124A" w14:textId="7145F5E0" w:rsidR="00B4332B" w:rsidRDefault="00B4332B" w:rsidP="00B46985">
      <w:pPr>
        <w:pStyle w:val="CommentText"/>
      </w:pPr>
      <w:r>
        <w:t xml:space="preserve">If we are referring to indirect effects and herd protection similarly we may get ourselves into trouble in this setting since herd immunity as defined in DHI can simply be a property of direct VE without any indirect VE, no? </w:t>
      </w:r>
    </w:p>
  </w:comment>
  <w:comment w:id="34" w:author="Andrew Azman" w:date="2017-01-18T13:26:00Z" w:initials="ASA">
    <w:p w14:paraId="07DBFC07" w14:textId="3702D914" w:rsidR="00B4332B" w:rsidRDefault="00B4332B" w:rsidP="00A4756C">
      <w:pPr>
        <w:pStyle w:val="CommentText"/>
      </w:pPr>
      <w:r>
        <w:rPr>
          <w:rStyle w:val="CommentReference"/>
        </w:rPr>
        <w:annotationRef/>
      </w:r>
      <w:r>
        <w:t xml:space="preserve">Rephrase so that you say what the result is and then simply refer to Fig S3 in ()’s. e.g., “DHI is has a strong association </w:t>
      </w:r>
      <w:proofErr w:type="gramStart"/>
      <w:r>
        <w:t>with ….”</w:t>
      </w:r>
      <w:proofErr w:type="gramEnd"/>
    </w:p>
  </w:comment>
  <w:comment w:id="35" w:author="Andrew Azman" w:date="2017-01-18T13:28:00Z" w:initials="ASA">
    <w:p w14:paraId="5608BF25" w14:textId="305F1F25" w:rsidR="00B4332B" w:rsidRDefault="00B4332B">
      <w:pPr>
        <w:pStyle w:val="CommentText"/>
      </w:pPr>
      <w:r>
        <w:rPr>
          <w:rStyle w:val="CommentReference"/>
        </w:rPr>
        <w:annotationRef/>
      </w:r>
      <w:r>
        <w:t>Not sure the average reader is going to get this….</w:t>
      </w:r>
    </w:p>
  </w:comment>
  <w:comment w:id="36" w:author="Andrew Azman" w:date="2017-01-18T13:29:00Z" w:initials="ASA">
    <w:p w14:paraId="496D1F4E" w14:textId="256AB3AF" w:rsidR="00B4332B" w:rsidRDefault="00B4332B" w:rsidP="00501AFA">
      <w:pPr>
        <w:pStyle w:val="CommentText"/>
      </w:pPr>
      <w:r>
        <w:rPr>
          <w:rStyle w:val="CommentReference"/>
        </w:rPr>
        <w:annotationRef/>
      </w:r>
      <w:r>
        <w:t>Again, make the focus of the sentence the results not the figure. Just reference the figure in ()’s</w:t>
      </w:r>
    </w:p>
  </w:comment>
  <w:comment w:id="37" w:author="Andrew Azman" w:date="2017-01-18T13:32:00Z" w:initials="ASA">
    <w:p w14:paraId="11F2770F" w14:textId="2F882AA7" w:rsidR="00B4332B" w:rsidRDefault="00B4332B" w:rsidP="00DC7BB9">
      <w:pPr>
        <w:pStyle w:val="CommentText"/>
      </w:pPr>
      <w:r>
        <w:rPr>
          <w:rStyle w:val="CommentReference"/>
        </w:rPr>
        <w:annotationRef/>
      </w:r>
      <w:r>
        <w:t xml:space="preserve">Instructions on how to read the plot might be better off in the caption. Perhaps better to give an example from the plot here. </w:t>
      </w:r>
    </w:p>
  </w:comment>
  <w:comment w:id="39" w:author="Andrew Azman" w:date="2017-01-18T13:34:00Z" w:initials="ASA">
    <w:p w14:paraId="371BC9A9" w14:textId="790EF040" w:rsidR="00B4332B" w:rsidRDefault="00B4332B" w:rsidP="007C416E">
      <w:pPr>
        <w:pStyle w:val="CommentText"/>
      </w:pPr>
      <w:r>
        <w:rPr>
          <w:rStyle w:val="CommentReference"/>
        </w:rPr>
        <w:annotationRef/>
      </w:r>
      <w:r>
        <w:t xml:space="preserve">Do you really mean percentage points (risk difference) or simply percent (relative risk)? </w:t>
      </w:r>
    </w:p>
  </w:comment>
  <w:comment w:id="41" w:author="Andrew Azman" w:date="2017-01-18T15:54:00Z" w:initials="ASA">
    <w:p w14:paraId="5292A2FF" w14:textId="3F359F8F" w:rsidR="00B4332B" w:rsidRDefault="00B4332B" w:rsidP="00CD03FE">
      <w:pPr>
        <w:pStyle w:val="CommentText"/>
      </w:pPr>
      <w:r>
        <w:rPr>
          <w:rStyle w:val="CommentReference"/>
        </w:rPr>
        <w:annotationRef/>
      </w:r>
      <w:r>
        <w:t>I think it may help in this section to first lay out how each strategy performed and then some comparison. We should discuss this bit next time we talk.</w:t>
      </w:r>
    </w:p>
  </w:comment>
  <w:comment w:id="42" w:author="Andrew Azman" w:date="2017-01-18T15:54:00Z" w:initials="ASA">
    <w:p w14:paraId="6501254E" w14:textId="28334260" w:rsidR="00B4332B" w:rsidRDefault="00B4332B" w:rsidP="00B50544">
      <w:pPr>
        <w:pStyle w:val="CommentText"/>
      </w:pPr>
      <w:r>
        <w:rPr>
          <w:rStyle w:val="CommentReference"/>
        </w:rPr>
        <w:annotationRef/>
      </w:r>
      <w:r>
        <w:t>Not totally clear what is going on here. Is it the same number of vaccines in each scenario? What migration rate?</w:t>
      </w:r>
    </w:p>
  </w:comment>
  <w:comment w:id="43" w:author="Andrew Azman" w:date="2017-01-18T15:56:00Z" w:initials="ASA">
    <w:p w14:paraId="55CB42CD" w14:textId="028CF9D4" w:rsidR="00B4332B" w:rsidRDefault="00B4332B">
      <w:pPr>
        <w:pStyle w:val="CommentText"/>
      </w:pPr>
      <w:r>
        <w:rPr>
          <w:rStyle w:val="CommentReference"/>
        </w:rPr>
        <w:annotationRef/>
      </w:r>
      <w:r>
        <w:t xml:space="preserve">Do you mean ‘tradeoff’? </w:t>
      </w:r>
    </w:p>
  </w:comment>
  <w:comment w:id="52" w:author="Andrew Azman" w:date="2017-01-18T16:00:00Z" w:initials="ASA">
    <w:p w14:paraId="74D3C877" w14:textId="132DCC65" w:rsidR="00B4332B" w:rsidRDefault="00B4332B">
      <w:pPr>
        <w:pStyle w:val="CommentText"/>
      </w:pPr>
      <w:r>
        <w:rPr>
          <w:rStyle w:val="CommentReference"/>
        </w:rPr>
        <w:annotationRef/>
      </w:r>
      <w:r>
        <w:t xml:space="preserve">As above, give the result and don’t focus the sentence on the figure. </w:t>
      </w:r>
    </w:p>
  </w:comment>
  <w:comment w:id="53" w:author="Andrew Azman" w:date="2017-01-18T16:04:00Z" w:initials="ASA">
    <w:p w14:paraId="77CAABEC" w14:textId="065AB793" w:rsidR="00B4332B" w:rsidRDefault="00B4332B" w:rsidP="009058D6">
      <w:pPr>
        <w:pStyle w:val="CommentText"/>
      </w:pPr>
      <w:r>
        <w:rPr>
          <w:rStyle w:val="CommentReference"/>
        </w:rPr>
        <w:annotationRef/>
      </w:r>
      <w:r>
        <w:t>How is connectivity being ‘modeled’ (I think you just mean mobility) and in general not clear how your are analyzing things in this section. What R’s, coverage, vaccination strategy? This was never discussed in the Methods unless I am totally missing something.</w:t>
      </w:r>
    </w:p>
  </w:comment>
  <w:comment w:id="56" w:author="Andrew Azman" w:date="2017-01-18T16:12:00Z" w:initials="ASA">
    <w:p w14:paraId="274B687C" w14:textId="3CBAA528" w:rsidR="00B4332B" w:rsidRDefault="00B4332B">
      <w:pPr>
        <w:pStyle w:val="CommentText"/>
      </w:pPr>
      <w:r>
        <w:rPr>
          <w:rStyle w:val="CommentReference"/>
        </w:rPr>
        <w:annotationRef/>
      </w:r>
      <w:r>
        <w:t>Not discussed in the Methods.</w:t>
      </w:r>
    </w:p>
  </w:comment>
  <w:comment w:id="54" w:author="Andrew Azman" w:date="2017-01-18T16:14:00Z" w:initials="ASA">
    <w:p w14:paraId="4316470C" w14:textId="77777777" w:rsidR="00B4332B" w:rsidRDefault="00B4332B" w:rsidP="00647CD9">
      <w:pPr>
        <w:pStyle w:val="CommentText"/>
      </w:pPr>
      <w:r>
        <w:rPr>
          <w:rStyle w:val="CommentReference"/>
        </w:rPr>
        <w:annotationRef/>
      </w:r>
      <w:r>
        <w:t xml:space="preserve">Before the example, I would say that we need reasonable estimates of R0 to estimate the probability of an outbreak. Then say what you got from this outbreak and you can also cite our estimates of </w:t>
      </w:r>
      <w:proofErr w:type="spellStart"/>
      <w:r>
        <w:t>R_e</w:t>
      </w:r>
      <w:proofErr w:type="spellEnd"/>
      <w:r>
        <w:t xml:space="preserve"> from camps in Juba and </w:t>
      </w:r>
      <w:proofErr w:type="spellStart"/>
      <w:r>
        <w:t>Malakal</w:t>
      </w:r>
      <w:proofErr w:type="spellEnd"/>
      <w:r>
        <w:t xml:space="preserve"> (EID paper). Then after, give your example and perhaps some range of outbreak probabilities. </w:t>
      </w:r>
    </w:p>
    <w:p w14:paraId="7ADF21FA" w14:textId="77777777" w:rsidR="00B4332B" w:rsidRDefault="00B4332B" w:rsidP="00647CD9">
      <w:pPr>
        <w:pStyle w:val="CommentText"/>
      </w:pPr>
    </w:p>
    <w:p w14:paraId="1C60CE3E" w14:textId="63E0A7A5" w:rsidR="00B4332B" w:rsidRDefault="00B4332B" w:rsidP="00193DD0">
      <w:pPr>
        <w:pStyle w:val="CommentText"/>
      </w:pPr>
      <w:r>
        <w:t xml:space="preserve">This is a nice case study </w:t>
      </w:r>
      <w:r>
        <w:sym w:font="Wingdings" w:char="F04A"/>
      </w:r>
      <w:proofErr w:type="gramStart"/>
      <w:r>
        <w:t xml:space="preserve"> .</w:t>
      </w:r>
      <w:proofErr w:type="gramEnd"/>
      <w:r>
        <w:t xml:space="preserve"> I guess you could also ask what the probabilities would have been had they vaccinated, say, 50% of new arrivals to the camp during the time between vaccination campaigns to highlight your point about mass and maintain. </w:t>
      </w:r>
    </w:p>
  </w:comment>
  <w:comment w:id="62" w:author="Corey Peak" w:date="2017-01-25T14:19:00Z" w:initials="CP">
    <w:p w14:paraId="43042D08" w14:textId="77777777" w:rsidR="00B4332B" w:rsidRDefault="00B4332B">
      <w:pPr>
        <w:pStyle w:val="CommentText"/>
        <w:rPr>
          <w:rFonts w:ascii="Calibri" w:hAnsi="Calibri" w:cs="Calibri"/>
          <w:color w:val="1A1A1A"/>
          <w:sz w:val="29"/>
          <w:szCs w:val="29"/>
        </w:rPr>
      </w:pPr>
      <w:r>
        <w:rPr>
          <w:rStyle w:val="CommentReference"/>
        </w:rPr>
        <w:annotationRef/>
      </w:r>
      <w:r>
        <w:rPr>
          <w:rFonts w:ascii="Calibri" w:hAnsi="Calibri" w:cs="Calibri"/>
          <w:color w:val="1A1A1A"/>
          <w:sz w:val="29"/>
          <w:szCs w:val="29"/>
        </w:rPr>
        <w:t>Andrew:</w:t>
      </w:r>
    </w:p>
    <w:p w14:paraId="1297EC88" w14:textId="77777777" w:rsidR="00B4332B" w:rsidRDefault="00B4332B">
      <w:pPr>
        <w:pStyle w:val="CommentText"/>
        <w:rPr>
          <w:rFonts w:ascii="Calibri" w:hAnsi="Calibri" w:cs="Calibri"/>
          <w:color w:val="1A1A1A"/>
          <w:sz w:val="29"/>
          <w:szCs w:val="29"/>
        </w:rPr>
      </w:pPr>
    </w:p>
    <w:p w14:paraId="14B82323" w14:textId="12406825" w:rsidR="00B4332B" w:rsidRDefault="00B4332B">
      <w:pPr>
        <w:pStyle w:val="CommentText"/>
      </w:pPr>
      <w:r>
        <w:rPr>
          <w:rFonts w:ascii="Calibri" w:hAnsi="Calibri" w:cs="Calibri"/>
          <w:color w:val="1A1A1A"/>
          <w:sz w:val="29"/>
          <w:szCs w:val="29"/>
        </w:rPr>
        <w:t>Practicality of Mass and Maintain: I can see this as a great strategy in a camp setting but how do you practically do this in a real open population, like Dhaka? This is important to discuss in addition to providing more details on the mechanics of the simulations for this mechanism.</w:t>
      </w:r>
    </w:p>
  </w:comment>
  <w:comment w:id="63" w:author="Andrew Azman" w:date="2017-01-19T10:04:00Z" w:initials="ASA">
    <w:p w14:paraId="78A5CD35" w14:textId="57192C02" w:rsidR="00B4332B" w:rsidRDefault="00B4332B" w:rsidP="009C4C8D">
      <w:pPr>
        <w:pStyle w:val="CommentText"/>
      </w:pPr>
      <w:r>
        <w:rPr>
          <w:rStyle w:val="CommentReference"/>
        </w:rPr>
        <w:annotationRef/>
      </w:r>
      <w:r>
        <w:t xml:space="preserve">Rather than say by </w:t>
      </w:r>
      <w:proofErr w:type="spellStart"/>
      <w:r>
        <w:t>Azman</w:t>
      </w:r>
      <w:proofErr w:type="spellEnd"/>
      <w:r>
        <w:t xml:space="preserve"> et al, focus sentence on what </w:t>
      </w:r>
      <w:proofErr w:type="spellStart"/>
      <w:r>
        <w:t>Azman</w:t>
      </w:r>
      <w:proofErr w:type="spellEnd"/>
      <w:r>
        <w:t xml:space="preserve"> et al ‘demonstrated’. </w:t>
      </w:r>
    </w:p>
  </w:comment>
  <w:comment w:id="65" w:author="Andrew Azman" w:date="2017-01-19T10:07:00Z" w:initials="ASA">
    <w:p w14:paraId="3A441A6F" w14:textId="7A82C03F" w:rsidR="00B4332B" w:rsidRDefault="00B4332B">
      <w:pPr>
        <w:pStyle w:val="CommentText"/>
      </w:pPr>
      <w:r>
        <w:rPr>
          <w:rStyle w:val="CommentReference"/>
        </w:rPr>
        <w:annotationRef/>
      </w:r>
      <w:r>
        <w:t>This is a pretty important caveat, no?</w:t>
      </w:r>
    </w:p>
  </w:comment>
  <w:comment w:id="69" w:author="Andrew Azman" w:date="2017-01-19T10:10:00Z" w:initials="ASA">
    <w:p w14:paraId="1279E320" w14:textId="3B5C5717" w:rsidR="00B4332B" w:rsidRDefault="00B4332B" w:rsidP="002A611F">
      <w:pPr>
        <w:pStyle w:val="CommentText"/>
      </w:pPr>
      <w:r>
        <w:rPr>
          <w:rStyle w:val="CommentReference"/>
        </w:rPr>
        <w:annotationRef/>
      </w:r>
      <w:r>
        <w:t>Add reference to some mobile phone data paper</w:t>
      </w:r>
    </w:p>
  </w:comment>
  <w:comment w:id="73" w:author="Corey Peak" w:date="2017-01-25T13:28:00Z" w:initials="CP">
    <w:p w14:paraId="1CA0B88C" w14:textId="77777777" w:rsidR="00B4332B" w:rsidRDefault="00B4332B">
      <w:pPr>
        <w:pStyle w:val="CommentText"/>
        <w:rPr>
          <w:rFonts w:ascii="Calibri" w:hAnsi="Calibri" w:cs="Calibri"/>
          <w:color w:val="1A1A1A"/>
          <w:sz w:val="29"/>
          <w:szCs w:val="29"/>
        </w:rPr>
      </w:pPr>
      <w:ins w:id="74" w:author="Corey Peak" w:date="2017-01-25T13:28:00Z">
        <w:r>
          <w:rPr>
            <w:rStyle w:val="CommentReference"/>
          </w:rPr>
          <w:annotationRef/>
        </w:r>
      </w:ins>
      <w:r>
        <w:rPr>
          <w:rFonts w:ascii="Calibri" w:hAnsi="Calibri" w:cs="Calibri"/>
          <w:color w:val="1A1A1A"/>
          <w:sz w:val="29"/>
          <w:szCs w:val="29"/>
        </w:rPr>
        <w:t>Andrew:</w:t>
      </w:r>
    </w:p>
    <w:p w14:paraId="00A66463" w14:textId="77777777" w:rsidR="00B4332B" w:rsidRDefault="00B4332B">
      <w:pPr>
        <w:pStyle w:val="CommentText"/>
        <w:rPr>
          <w:rFonts w:ascii="Calibri" w:hAnsi="Calibri" w:cs="Calibri"/>
          <w:color w:val="1A1A1A"/>
          <w:sz w:val="29"/>
          <w:szCs w:val="29"/>
        </w:rPr>
      </w:pPr>
    </w:p>
    <w:p w14:paraId="1AD6FB2C" w14:textId="5CD4A5BB" w:rsidR="00B4332B" w:rsidRDefault="00B4332B">
      <w:pPr>
        <w:pStyle w:val="CommentText"/>
      </w:pPr>
      <w:r>
        <w:rPr>
          <w:rFonts w:ascii="Calibri" w:hAnsi="Calibri" w:cs="Calibri"/>
          <w:color w:val="1A1A1A"/>
          <w:sz w:val="29"/>
          <w:szCs w:val="29"/>
        </w:rPr>
        <w:t>I didn’t have much time to think about/investigate the details of the closed for solution for the outbreak probability but assume you have spent enough time thinking about the limitations of this solution, especially for larger outbreak sizes (even of 50).</w:t>
      </w:r>
    </w:p>
  </w:comment>
  <w:comment w:id="120" w:author="Corey Peak" w:date="2017-01-07T08:21:00Z" w:initials="CP">
    <w:p w14:paraId="1559B7D5" w14:textId="0218112D" w:rsidR="00B4332B" w:rsidRDefault="00B4332B">
      <w:pPr>
        <w:pStyle w:val="CommentText"/>
      </w:pPr>
      <w:r>
        <w:rPr>
          <w:rStyle w:val="CommentReference"/>
        </w:rPr>
        <w:annotationRef/>
      </w:r>
      <w:r>
        <w:t>Consider using the actual case count in the final version once the count is know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D3B0E" w14:textId="77777777" w:rsidR="00B4332B" w:rsidRDefault="00B4332B" w:rsidP="001850C4">
      <w:r>
        <w:separator/>
      </w:r>
    </w:p>
  </w:endnote>
  <w:endnote w:type="continuationSeparator" w:id="0">
    <w:p w14:paraId="0281178B" w14:textId="77777777" w:rsidR="00B4332B" w:rsidRDefault="00B4332B"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B4332B" w:rsidRDefault="00B4332B"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B4332B" w:rsidRDefault="00B4332B"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B4332B" w:rsidRDefault="00B4332B"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66F4">
      <w:rPr>
        <w:rStyle w:val="PageNumber"/>
        <w:noProof/>
      </w:rPr>
      <w:t>19</w:t>
    </w:r>
    <w:r>
      <w:rPr>
        <w:rStyle w:val="PageNumber"/>
      </w:rPr>
      <w:fldChar w:fldCharType="end"/>
    </w:r>
  </w:p>
  <w:p w14:paraId="08A4DC5F" w14:textId="77777777" w:rsidR="00B4332B" w:rsidRDefault="00B4332B"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B2E2" w14:textId="77777777" w:rsidR="00B4332B" w:rsidRDefault="00B4332B" w:rsidP="001850C4">
      <w:r>
        <w:separator/>
      </w:r>
    </w:p>
  </w:footnote>
  <w:footnote w:type="continuationSeparator" w:id="0">
    <w:p w14:paraId="4A4A77DD" w14:textId="77777777" w:rsidR="00B4332B" w:rsidRDefault="00B4332B"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E37"/>
    <w:rsid w:val="001A5F8D"/>
    <w:rsid w:val="001B1D1A"/>
    <w:rsid w:val="001B3F77"/>
    <w:rsid w:val="001B4288"/>
    <w:rsid w:val="001B42D3"/>
    <w:rsid w:val="001B7EF5"/>
    <w:rsid w:val="001C1289"/>
    <w:rsid w:val="001C4B5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649"/>
    <w:rsid w:val="002347AA"/>
    <w:rsid w:val="00235741"/>
    <w:rsid w:val="00237B2A"/>
    <w:rsid w:val="0024402D"/>
    <w:rsid w:val="00245BED"/>
    <w:rsid w:val="00246BDD"/>
    <w:rsid w:val="002525B8"/>
    <w:rsid w:val="00256F14"/>
    <w:rsid w:val="00261545"/>
    <w:rsid w:val="0026554C"/>
    <w:rsid w:val="00266303"/>
    <w:rsid w:val="002752CF"/>
    <w:rsid w:val="00275AE8"/>
    <w:rsid w:val="00275E47"/>
    <w:rsid w:val="00281AFF"/>
    <w:rsid w:val="0028276D"/>
    <w:rsid w:val="00284FDC"/>
    <w:rsid w:val="00286A28"/>
    <w:rsid w:val="00287B54"/>
    <w:rsid w:val="00290EDB"/>
    <w:rsid w:val="00291518"/>
    <w:rsid w:val="00294C76"/>
    <w:rsid w:val="002A1306"/>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11518"/>
    <w:rsid w:val="003210F2"/>
    <w:rsid w:val="00321F30"/>
    <w:rsid w:val="00324900"/>
    <w:rsid w:val="00330F90"/>
    <w:rsid w:val="0033354D"/>
    <w:rsid w:val="00334DB8"/>
    <w:rsid w:val="00334E92"/>
    <w:rsid w:val="003355EB"/>
    <w:rsid w:val="0034238E"/>
    <w:rsid w:val="003542BB"/>
    <w:rsid w:val="0035631B"/>
    <w:rsid w:val="003640B7"/>
    <w:rsid w:val="00367292"/>
    <w:rsid w:val="00380271"/>
    <w:rsid w:val="00380776"/>
    <w:rsid w:val="0039043F"/>
    <w:rsid w:val="00393A59"/>
    <w:rsid w:val="003956CB"/>
    <w:rsid w:val="003A0477"/>
    <w:rsid w:val="003A5593"/>
    <w:rsid w:val="003A567D"/>
    <w:rsid w:val="003B1022"/>
    <w:rsid w:val="003B3505"/>
    <w:rsid w:val="003B63A2"/>
    <w:rsid w:val="003B6D69"/>
    <w:rsid w:val="003C643A"/>
    <w:rsid w:val="003D3632"/>
    <w:rsid w:val="003D39B4"/>
    <w:rsid w:val="003D3BBD"/>
    <w:rsid w:val="003D6BAF"/>
    <w:rsid w:val="003E13B5"/>
    <w:rsid w:val="003E3CA9"/>
    <w:rsid w:val="003E7E0B"/>
    <w:rsid w:val="0040245D"/>
    <w:rsid w:val="00403CC2"/>
    <w:rsid w:val="00403D15"/>
    <w:rsid w:val="0040551F"/>
    <w:rsid w:val="00410998"/>
    <w:rsid w:val="00410A03"/>
    <w:rsid w:val="00413510"/>
    <w:rsid w:val="00417BC4"/>
    <w:rsid w:val="004203D1"/>
    <w:rsid w:val="00423090"/>
    <w:rsid w:val="0042502C"/>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1C4A"/>
    <w:rsid w:val="00493178"/>
    <w:rsid w:val="004938BA"/>
    <w:rsid w:val="00497717"/>
    <w:rsid w:val="004B689C"/>
    <w:rsid w:val="004C064A"/>
    <w:rsid w:val="004C3907"/>
    <w:rsid w:val="004C5CC0"/>
    <w:rsid w:val="004D3805"/>
    <w:rsid w:val="004D3F96"/>
    <w:rsid w:val="004D6F07"/>
    <w:rsid w:val="004E0107"/>
    <w:rsid w:val="004F145A"/>
    <w:rsid w:val="004F4FF7"/>
    <w:rsid w:val="004F60A8"/>
    <w:rsid w:val="004F662A"/>
    <w:rsid w:val="004F7D02"/>
    <w:rsid w:val="004F7F9E"/>
    <w:rsid w:val="00501AFA"/>
    <w:rsid w:val="00501B43"/>
    <w:rsid w:val="005033C5"/>
    <w:rsid w:val="00503C7E"/>
    <w:rsid w:val="00503E17"/>
    <w:rsid w:val="00505B2E"/>
    <w:rsid w:val="00511BFA"/>
    <w:rsid w:val="00512F47"/>
    <w:rsid w:val="005157F8"/>
    <w:rsid w:val="00516F76"/>
    <w:rsid w:val="00517478"/>
    <w:rsid w:val="00520DD4"/>
    <w:rsid w:val="00527DCB"/>
    <w:rsid w:val="00532C52"/>
    <w:rsid w:val="005367F3"/>
    <w:rsid w:val="00537BAE"/>
    <w:rsid w:val="00541512"/>
    <w:rsid w:val="0054259D"/>
    <w:rsid w:val="005426F4"/>
    <w:rsid w:val="00545E7A"/>
    <w:rsid w:val="00546529"/>
    <w:rsid w:val="00551453"/>
    <w:rsid w:val="00554997"/>
    <w:rsid w:val="00560843"/>
    <w:rsid w:val="00561BAD"/>
    <w:rsid w:val="0056395C"/>
    <w:rsid w:val="00564BE0"/>
    <w:rsid w:val="00570BE7"/>
    <w:rsid w:val="0057282C"/>
    <w:rsid w:val="00572DA9"/>
    <w:rsid w:val="00575970"/>
    <w:rsid w:val="00575C99"/>
    <w:rsid w:val="00575CD5"/>
    <w:rsid w:val="00581C67"/>
    <w:rsid w:val="00586F75"/>
    <w:rsid w:val="00596D3C"/>
    <w:rsid w:val="00597617"/>
    <w:rsid w:val="005A7770"/>
    <w:rsid w:val="005B3DD3"/>
    <w:rsid w:val="005B7291"/>
    <w:rsid w:val="005C033C"/>
    <w:rsid w:val="005C0BCB"/>
    <w:rsid w:val="005C0C25"/>
    <w:rsid w:val="005C53CB"/>
    <w:rsid w:val="005C7B32"/>
    <w:rsid w:val="005D6069"/>
    <w:rsid w:val="005E298F"/>
    <w:rsid w:val="005E4650"/>
    <w:rsid w:val="005E48B4"/>
    <w:rsid w:val="005E6674"/>
    <w:rsid w:val="005F2BA7"/>
    <w:rsid w:val="005F3AAD"/>
    <w:rsid w:val="006000DB"/>
    <w:rsid w:val="00601E61"/>
    <w:rsid w:val="00611687"/>
    <w:rsid w:val="006118CA"/>
    <w:rsid w:val="00612D10"/>
    <w:rsid w:val="0061359D"/>
    <w:rsid w:val="00613778"/>
    <w:rsid w:val="00613B08"/>
    <w:rsid w:val="0061434F"/>
    <w:rsid w:val="0061518F"/>
    <w:rsid w:val="006168CB"/>
    <w:rsid w:val="006173F9"/>
    <w:rsid w:val="00624556"/>
    <w:rsid w:val="0063712F"/>
    <w:rsid w:val="00642CB4"/>
    <w:rsid w:val="00647480"/>
    <w:rsid w:val="00647CD9"/>
    <w:rsid w:val="00647EAB"/>
    <w:rsid w:val="0065101F"/>
    <w:rsid w:val="00665521"/>
    <w:rsid w:val="0069321D"/>
    <w:rsid w:val="00693926"/>
    <w:rsid w:val="006A18E2"/>
    <w:rsid w:val="006A2C28"/>
    <w:rsid w:val="006A4AA9"/>
    <w:rsid w:val="006A6916"/>
    <w:rsid w:val="006A7644"/>
    <w:rsid w:val="006B4B6A"/>
    <w:rsid w:val="006B582E"/>
    <w:rsid w:val="006C0D92"/>
    <w:rsid w:val="006D4CD9"/>
    <w:rsid w:val="006D6B6D"/>
    <w:rsid w:val="006F2CC8"/>
    <w:rsid w:val="006F3BBC"/>
    <w:rsid w:val="006F603D"/>
    <w:rsid w:val="006F7535"/>
    <w:rsid w:val="00700D43"/>
    <w:rsid w:val="00702948"/>
    <w:rsid w:val="007059D1"/>
    <w:rsid w:val="0071157B"/>
    <w:rsid w:val="0071291D"/>
    <w:rsid w:val="00722B8E"/>
    <w:rsid w:val="00726209"/>
    <w:rsid w:val="007304DE"/>
    <w:rsid w:val="007353D3"/>
    <w:rsid w:val="00736BC3"/>
    <w:rsid w:val="00737D26"/>
    <w:rsid w:val="007400CA"/>
    <w:rsid w:val="00742212"/>
    <w:rsid w:val="00744CD9"/>
    <w:rsid w:val="007520A1"/>
    <w:rsid w:val="00754E2D"/>
    <w:rsid w:val="00755E78"/>
    <w:rsid w:val="00760C8D"/>
    <w:rsid w:val="007651CC"/>
    <w:rsid w:val="007665E7"/>
    <w:rsid w:val="00767EE4"/>
    <w:rsid w:val="00770127"/>
    <w:rsid w:val="0077266E"/>
    <w:rsid w:val="00773DF1"/>
    <w:rsid w:val="007766B0"/>
    <w:rsid w:val="00777AAD"/>
    <w:rsid w:val="00786B9B"/>
    <w:rsid w:val="007914F5"/>
    <w:rsid w:val="007972B0"/>
    <w:rsid w:val="007A1907"/>
    <w:rsid w:val="007A6AEE"/>
    <w:rsid w:val="007B1C07"/>
    <w:rsid w:val="007C15E6"/>
    <w:rsid w:val="007C416E"/>
    <w:rsid w:val="007C5881"/>
    <w:rsid w:val="007D6A6E"/>
    <w:rsid w:val="007F460D"/>
    <w:rsid w:val="007F6748"/>
    <w:rsid w:val="00800170"/>
    <w:rsid w:val="008032A5"/>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58D6"/>
    <w:rsid w:val="00917D0C"/>
    <w:rsid w:val="00925B89"/>
    <w:rsid w:val="00926ADF"/>
    <w:rsid w:val="00931F2D"/>
    <w:rsid w:val="00933BF3"/>
    <w:rsid w:val="00936B69"/>
    <w:rsid w:val="0094157E"/>
    <w:rsid w:val="00944310"/>
    <w:rsid w:val="00944864"/>
    <w:rsid w:val="009474FC"/>
    <w:rsid w:val="009549C9"/>
    <w:rsid w:val="009611BC"/>
    <w:rsid w:val="0096229A"/>
    <w:rsid w:val="00966387"/>
    <w:rsid w:val="00982F70"/>
    <w:rsid w:val="009863E5"/>
    <w:rsid w:val="0099113E"/>
    <w:rsid w:val="0099479A"/>
    <w:rsid w:val="00995404"/>
    <w:rsid w:val="009955D9"/>
    <w:rsid w:val="009975BB"/>
    <w:rsid w:val="009A3CE6"/>
    <w:rsid w:val="009B1E00"/>
    <w:rsid w:val="009C482B"/>
    <w:rsid w:val="009C4C8D"/>
    <w:rsid w:val="009C5323"/>
    <w:rsid w:val="009D0774"/>
    <w:rsid w:val="009D1224"/>
    <w:rsid w:val="009D2EF0"/>
    <w:rsid w:val="009D356C"/>
    <w:rsid w:val="009E3002"/>
    <w:rsid w:val="009E526A"/>
    <w:rsid w:val="009F48AA"/>
    <w:rsid w:val="009F5643"/>
    <w:rsid w:val="009F7CBF"/>
    <w:rsid w:val="00A065FB"/>
    <w:rsid w:val="00A11F23"/>
    <w:rsid w:val="00A12181"/>
    <w:rsid w:val="00A12927"/>
    <w:rsid w:val="00A13B26"/>
    <w:rsid w:val="00A16E22"/>
    <w:rsid w:val="00A22B93"/>
    <w:rsid w:val="00A26E68"/>
    <w:rsid w:val="00A30A5D"/>
    <w:rsid w:val="00A33106"/>
    <w:rsid w:val="00A445BB"/>
    <w:rsid w:val="00A4567B"/>
    <w:rsid w:val="00A4756C"/>
    <w:rsid w:val="00A50D8B"/>
    <w:rsid w:val="00A55E98"/>
    <w:rsid w:val="00A57411"/>
    <w:rsid w:val="00A61C71"/>
    <w:rsid w:val="00A72B69"/>
    <w:rsid w:val="00A76FDB"/>
    <w:rsid w:val="00A81494"/>
    <w:rsid w:val="00A90700"/>
    <w:rsid w:val="00AA4C1B"/>
    <w:rsid w:val="00AC44CF"/>
    <w:rsid w:val="00AD2DC7"/>
    <w:rsid w:val="00AD63AF"/>
    <w:rsid w:val="00AD6CB1"/>
    <w:rsid w:val="00AE249C"/>
    <w:rsid w:val="00AE6CD2"/>
    <w:rsid w:val="00AF22DD"/>
    <w:rsid w:val="00AF416E"/>
    <w:rsid w:val="00AF5A2C"/>
    <w:rsid w:val="00B05179"/>
    <w:rsid w:val="00B07364"/>
    <w:rsid w:val="00B160BF"/>
    <w:rsid w:val="00B215BD"/>
    <w:rsid w:val="00B23DD8"/>
    <w:rsid w:val="00B259C1"/>
    <w:rsid w:val="00B41222"/>
    <w:rsid w:val="00B41EF0"/>
    <w:rsid w:val="00B4332B"/>
    <w:rsid w:val="00B44C2D"/>
    <w:rsid w:val="00B46985"/>
    <w:rsid w:val="00B50544"/>
    <w:rsid w:val="00B577D9"/>
    <w:rsid w:val="00B611B1"/>
    <w:rsid w:val="00B61F25"/>
    <w:rsid w:val="00B62E25"/>
    <w:rsid w:val="00B66BAD"/>
    <w:rsid w:val="00B7144F"/>
    <w:rsid w:val="00B862CB"/>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7693"/>
    <w:rsid w:val="00C11B42"/>
    <w:rsid w:val="00C23884"/>
    <w:rsid w:val="00C30928"/>
    <w:rsid w:val="00C345A8"/>
    <w:rsid w:val="00C346FB"/>
    <w:rsid w:val="00C42528"/>
    <w:rsid w:val="00C45E9F"/>
    <w:rsid w:val="00C51EE8"/>
    <w:rsid w:val="00C657FD"/>
    <w:rsid w:val="00C7026D"/>
    <w:rsid w:val="00C8087F"/>
    <w:rsid w:val="00C8088D"/>
    <w:rsid w:val="00C809FF"/>
    <w:rsid w:val="00C907CE"/>
    <w:rsid w:val="00C90B55"/>
    <w:rsid w:val="00C917E9"/>
    <w:rsid w:val="00C92837"/>
    <w:rsid w:val="00C930E1"/>
    <w:rsid w:val="00C93ED8"/>
    <w:rsid w:val="00C9645E"/>
    <w:rsid w:val="00C976A5"/>
    <w:rsid w:val="00C977BC"/>
    <w:rsid w:val="00CB0E9D"/>
    <w:rsid w:val="00CB5408"/>
    <w:rsid w:val="00CC7D37"/>
    <w:rsid w:val="00CD03FE"/>
    <w:rsid w:val="00CD1CDD"/>
    <w:rsid w:val="00CD2F31"/>
    <w:rsid w:val="00CD3857"/>
    <w:rsid w:val="00CE18E3"/>
    <w:rsid w:val="00CE1E7A"/>
    <w:rsid w:val="00CE5B9D"/>
    <w:rsid w:val="00CF00A4"/>
    <w:rsid w:val="00CF2EF3"/>
    <w:rsid w:val="00CF37BB"/>
    <w:rsid w:val="00CF47B8"/>
    <w:rsid w:val="00CF504E"/>
    <w:rsid w:val="00D17AC2"/>
    <w:rsid w:val="00D22BC8"/>
    <w:rsid w:val="00D253F4"/>
    <w:rsid w:val="00D314D4"/>
    <w:rsid w:val="00D32E9A"/>
    <w:rsid w:val="00D33102"/>
    <w:rsid w:val="00D44DC7"/>
    <w:rsid w:val="00D46AAE"/>
    <w:rsid w:val="00D5161A"/>
    <w:rsid w:val="00D552A1"/>
    <w:rsid w:val="00D552F7"/>
    <w:rsid w:val="00D60633"/>
    <w:rsid w:val="00D65AB7"/>
    <w:rsid w:val="00D72DDD"/>
    <w:rsid w:val="00D74EBF"/>
    <w:rsid w:val="00D77E67"/>
    <w:rsid w:val="00D8164E"/>
    <w:rsid w:val="00D82C50"/>
    <w:rsid w:val="00D85196"/>
    <w:rsid w:val="00D87EEC"/>
    <w:rsid w:val="00D95A77"/>
    <w:rsid w:val="00DA6BB9"/>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2A1C"/>
    <w:rsid w:val="00DF6B9D"/>
    <w:rsid w:val="00E00EAB"/>
    <w:rsid w:val="00E0256B"/>
    <w:rsid w:val="00E03C9B"/>
    <w:rsid w:val="00E04403"/>
    <w:rsid w:val="00E065CC"/>
    <w:rsid w:val="00E10120"/>
    <w:rsid w:val="00E206D5"/>
    <w:rsid w:val="00E3037F"/>
    <w:rsid w:val="00E355A3"/>
    <w:rsid w:val="00E423E2"/>
    <w:rsid w:val="00E45923"/>
    <w:rsid w:val="00E45C5B"/>
    <w:rsid w:val="00E601F2"/>
    <w:rsid w:val="00E64649"/>
    <w:rsid w:val="00E701DB"/>
    <w:rsid w:val="00E717A8"/>
    <w:rsid w:val="00E74788"/>
    <w:rsid w:val="00E74EA3"/>
    <w:rsid w:val="00E86EA7"/>
    <w:rsid w:val="00E87CB3"/>
    <w:rsid w:val="00E90ACA"/>
    <w:rsid w:val="00E941F3"/>
    <w:rsid w:val="00E97B5B"/>
    <w:rsid w:val="00EA0B99"/>
    <w:rsid w:val="00EA27A8"/>
    <w:rsid w:val="00EA5F0D"/>
    <w:rsid w:val="00EB221D"/>
    <w:rsid w:val="00EC4F85"/>
    <w:rsid w:val="00EC57DB"/>
    <w:rsid w:val="00EC6207"/>
    <w:rsid w:val="00EC7A20"/>
    <w:rsid w:val="00ED26C7"/>
    <w:rsid w:val="00ED4FA3"/>
    <w:rsid w:val="00ED74E8"/>
    <w:rsid w:val="00EE70EA"/>
    <w:rsid w:val="00EF7D04"/>
    <w:rsid w:val="00F0071E"/>
    <w:rsid w:val="00F038DC"/>
    <w:rsid w:val="00F145A7"/>
    <w:rsid w:val="00F20348"/>
    <w:rsid w:val="00F20C7C"/>
    <w:rsid w:val="00F423C7"/>
    <w:rsid w:val="00F450D4"/>
    <w:rsid w:val="00F517E3"/>
    <w:rsid w:val="00F525DE"/>
    <w:rsid w:val="00F52ED5"/>
    <w:rsid w:val="00F537E7"/>
    <w:rsid w:val="00F539C6"/>
    <w:rsid w:val="00F55394"/>
    <w:rsid w:val="00F7120F"/>
    <w:rsid w:val="00F73D3F"/>
    <w:rsid w:val="00F8110F"/>
    <w:rsid w:val="00F837D1"/>
    <w:rsid w:val="00F83CD8"/>
    <w:rsid w:val="00FA2D88"/>
    <w:rsid w:val="00FA4C65"/>
    <w:rsid w:val="00FA75B1"/>
    <w:rsid w:val="00FB1466"/>
    <w:rsid w:val="00FB184A"/>
    <w:rsid w:val="00FB25E1"/>
    <w:rsid w:val="00FC03E5"/>
    <w:rsid w:val="00FC2CCF"/>
    <w:rsid w:val="00FD50CA"/>
    <w:rsid w:val="00FE157B"/>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hyperlink" Target="https://coreypeak.shinyapps.io/herd_protection_estimato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ak@mail.harvard.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031D8D-37B2-364C-8B2C-89740F4E9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20</Pages>
  <Words>24303</Words>
  <Characters>138532</Characters>
  <Application>Microsoft Macintosh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3</cp:revision>
  <cp:lastPrinted>2016-10-19T21:00:00Z</cp:lastPrinted>
  <dcterms:created xsi:type="dcterms:W3CDTF">2017-01-22T18:42:00Z</dcterms:created>
  <dcterms:modified xsi:type="dcterms:W3CDTF">2017-01-2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